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3722B93" w14:textId="11635728" w:rsidR="00105AC8" w:rsidRPr="00264AAB" w:rsidRDefault="00105AC8" w:rsidP="00105AC8">
      <w:pPr>
        <w:jc w:val="center"/>
        <w:rPr>
          <w:rFonts w:ascii="Times New Roman" w:hAnsi="Times New Roman" w:cs="Times New Roman"/>
          <w:b/>
          <w:sz w:val="28"/>
          <w:szCs w:val="28"/>
          <w:lang w:val="en-IE"/>
        </w:rPr>
      </w:pPr>
      <w:bookmarkStart w:id="0" w:name="_Hlk151741231"/>
      <w:r>
        <w:rPr>
          <w:rFonts w:ascii="Times New Roman" w:hAnsi="Times New Roman" w:cs="Times New Roman"/>
          <w:b/>
          <w:sz w:val="28"/>
          <w:szCs w:val="28"/>
          <w:lang w:val="en-IE"/>
        </w:rPr>
        <w:t>Vaasa Servitization Workshop 202</w:t>
      </w:r>
      <w:r w:rsidR="005E41BC">
        <w:rPr>
          <w:rFonts w:ascii="Times New Roman" w:hAnsi="Times New Roman" w:cs="Times New Roman"/>
          <w:b/>
          <w:sz w:val="28"/>
          <w:szCs w:val="28"/>
          <w:lang w:val="en-IE"/>
        </w:rPr>
        <w:t>6</w:t>
      </w:r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</w:t>
      </w:r>
      <w:bookmarkEnd w:id="0"/>
      <w:r>
        <w:rPr>
          <w:rFonts w:ascii="Times New Roman" w:hAnsi="Times New Roman" w:cs="Times New Roman"/>
          <w:b/>
          <w:sz w:val="28"/>
          <w:szCs w:val="28"/>
          <w:lang w:val="en-IE"/>
        </w:rPr>
        <w:t>Instructions for Drafting the</w:t>
      </w:r>
      <w:r w:rsidR="00A24661">
        <w:rPr>
          <w:rFonts w:ascii="Times New Roman" w:hAnsi="Times New Roman" w:cs="Times New Roman"/>
          <w:b/>
          <w:sz w:val="28"/>
          <w:szCs w:val="28"/>
          <w:lang w:val="en-IE"/>
        </w:rPr>
        <w:t xml:space="preserve"> Final</w:t>
      </w:r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Paper</w:t>
      </w:r>
    </w:p>
    <w:p w14:paraId="4DFE5382" w14:textId="77777777" w:rsidR="00105AC8" w:rsidRDefault="00105AC8" w:rsidP="00105AC8">
      <w:pPr>
        <w:pStyle w:val="BodyText"/>
        <w:spacing w:before="0"/>
        <w:rPr>
          <w:b/>
          <w:lang w:val="en-IE"/>
        </w:rPr>
      </w:pPr>
    </w:p>
    <w:p w14:paraId="30D68967" w14:textId="77777777" w:rsidR="00105AC8" w:rsidRPr="00264AAB" w:rsidRDefault="00105AC8" w:rsidP="00105AC8">
      <w:pPr>
        <w:pStyle w:val="BodyText"/>
        <w:spacing w:before="0"/>
        <w:rPr>
          <w:b/>
          <w:lang w:val="en-IE"/>
        </w:rPr>
      </w:pPr>
      <w:r w:rsidRPr="00800ACA">
        <w:rPr>
          <w:b/>
          <w:lang w:val="en-IE"/>
        </w:rPr>
        <w:t xml:space="preserve">Abstract: </w:t>
      </w:r>
      <w:r w:rsidRPr="00BD10B8">
        <w:rPr>
          <w:lang w:val="en-IE"/>
        </w:rPr>
        <w:t>A concise abstract up to 300 words should be provided.</w:t>
      </w:r>
    </w:p>
    <w:p w14:paraId="316212D4" w14:textId="77777777" w:rsidR="00105AC8" w:rsidRDefault="00105AC8" w:rsidP="00105AC8">
      <w:pPr>
        <w:pStyle w:val="BodyText"/>
        <w:spacing w:before="0"/>
        <w:rPr>
          <w:b/>
          <w:lang w:val="en-IE"/>
        </w:rPr>
      </w:pPr>
    </w:p>
    <w:p w14:paraId="1A7923C3" w14:textId="554496C1" w:rsidR="00105AC8" w:rsidRPr="00BD10B8" w:rsidRDefault="00105AC8" w:rsidP="00105AC8">
      <w:pPr>
        <w:pStyle w:val="BodyText"/>
        <w:spacing w:before="0"/>
        <w:rPr>
          <w:b/>
          <w:lang w:val="en-IE"/>
        </w:rPr>
      </w:pPr>
      <w:r w:rsidRPr="00800ACA">
        <w:rPr>
          <w:b/>
          <w:lang w:val="en-IE"/>
        </w:rPr>
        <w:t xml:space="preserve">Keywords: </w:t>
      </w:r>
      <w:r w:rsidRPr="00800ACA">
        <w:rPr>
          <w:lang w:val="en-IE"/>
        </w:rPr>
        <w:t xml:space="preserve">Provide </w:t>
      </w:r>
      <w:r w:rsidR="000B2E36">
        <w:rPr>
          <w:lang w:val="en-IE"/>
        </w:rPr>
        <w:t>from 3</w:t>
      </w:r>
      <w:r>
        <w:rPr>
          <w:lang w:val="en-IE"/>
        </w:rPr>
        <w:t xml:space="preserve"> to 5 </w:t>
      </w:r>
      <w:r w:rsidRPr="00800ACA">
        <w:rPr>
          <w:lang w:val="en-IE"/>
        </w:rPr>
        <w:t xml:space="preserve">keywords that are used for </w:t>
      </w:r>
      <w:r>
        <w:rPr>
          <w:lang w:val="en-IE"/>
        </w:rPr>
        <w:t xml:space="preserve">proper </w:t>
      </w:r>
      <w:r w:rsidRPr="00800ACA">
        <w:rPr>
          <w:lang w:val="en-IE"/>
        </w:rPr>
        <w:t>indexing.</w:t>
      </w:r>
    </w:p>
    <w:p w14:paraId="345DB407" w14:textId="77777777" w:rsidR="00105AC8" w:rsidRPr="00BD10B8" w:rsidRDefault="00105AC8" w:rsidP="00105AC8">
      <w:pPr>
        <w:pStyle w:val="BodyText"/>
        <w:spacing w:before="0"/>
        <w:rPr>
          <w:b/>
          <w:bCs/>
          <w:lang w:val="en-IE"/>
        </w:rPr>
      </w:pPr>
    </w:p>
    <w:p w14:paraId="09D02F43" w14:textId="5985572F" w:rsidR="00105AC8" w:rsidRPr="00800ACA" w:rsidRDefault="00105AC8" w:rsidP="00105AC8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 xml:space="preserve">GENERAL </w:t>
      </w:r>
      <w:r>
        <w:rPr>
          <w:b/>
          <w:bCs/>
          <w:lang w:val="en-IE"/>
        </w:rPr>
        <w:t xml:space="preserve">GUIDELINES FOR DRAFTING </w:t>
      </w:r>
      <w:r w:rsidR="00B6599D">
        <w:rPr>
          <w:b/>
          <w:bCs/>
          <w:lang w:val="en-IE"/>
        </w:rPr>
        <w:t xml:space="preserve">THE </w:t>
      </w:r>
      <w:r>
        <w:rPr>
          <w:b/>
          <w:bCs/>
          <w:lang w:val="en-IE"/>
        </w:rPr>
        <w:t>FINAL PAPER</w:t>
      </w:r>
    </w:p>
    <w:p w14:paraId="12B1D218" w14:textId="77777777" w:rsidR="00105AC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4AD59166" w14:textId="77777777" w:rsidR="00105AC8" w:rsidRPr="00BB08F2" w:rsidRDefault="00105AC8" w:rsidP="00105AC8">
      <w:pPr>
        <w:pStyle w:val="BodyText"/>
        <w:spacing w:before="0" w:line="360" w:lineRule="auto"/>
        <w:rPr>
          <w:b/>
          <w:bCs/>
          <w:lang w:val="en-IE"/>
        </w:rPr>
      </w:pPr>
      <w:r w:rsidRPr="0094301F">
        <w:rPr>
          <w:lang w:val="en-IE"/>
        </w:rPr>
        <w:t xml:space="preserve">This template is entirely designed in the requested guidelines for submission </w:t>
      </w:r>
      <w:proofErr w:type="gramStart"/>
      <w:r w:rsidRPr="0094301F">
        <w:rPr>
          <w:lang w:val="en-IE"/>
        </w:rPr>
        <w:t>so as to</w:t>
      </w:r>
      <w:proofErr w:type="gramEnd"/>
      <w:r w:rsidRPr="0094301F">
        <w:rPr>
          <w:lang w:val="en-IE"/>
        </w:rPr>
        <w:t xml:space="preserve"> facilitate drafting and submission. Additionally, detailed explanations are </w:t>
      </w:r>
      <w:proofErr w:type="spellStart"/>
      <w:r w:rsidRPr="0094301F">
        <w:rPr>
          <w:lang w:val="en-IE"/>
        </w:rPr>
        <w:t>providaded</w:t>
      </w:r>
      <w:proofErr w:type="spellEnd"/>
      <w:r w:rsidRPr="0094301F">
        <w:rPr>
          <w:lang w:val="en-IE"/>
        </w:rPr>
        <w:t xml:space="preserve"> </w:t>
      </w:r>
      <w:r>
        <w:rPr>
          <w:lang w:val="en-IE"/>
        </w:rPr>
        <w:t>along the</w:t>
      </w:r>
      <w:r w:rsidRPr="0094301F">
        <w:rPr>
          <w:lang w:val="en-IE"/>
        </w:rPr>
        <w:t xml:space="preserve"> text.</w:t>
      </w:r>
      <w:r>
        <w:rPr>
          <w:lang w:val="en-IE"/>
        </w:rPr>
        <w:t xml:space="preserve"> </w:t>
      </w:r>
      <w:r>
        <w:rPr>
          <w:bCs/>
          <w:lang w:val="en-IE"/>
        </w:rPr>
        <w:t xml:space="preserve">Your paper title should be written in the following </w:t>
      </w:r>
      <w:r w:rsidRPr="0094301F">
        <w:rPr>
          <w:lang w:val="en-IE"/>
        </w:rPr>
        <w:t>format</w:t>
      </w:r>
      <w:r>
        <w:rPr>
          <w:bCs/>
          <w:lang w:val="en-IE"/>
        </w:rPr>
        <w:t xml:space="preserve">: </w:t>
      </w:r>
      <w:r w:rsidRPr="0094301F">
        <w:rPr>
          <w:b/>
          <w:lang w:val="en-IE"/>
        </w:rPr>
        <w:t>Times New Roman, bold,</w:t>
      </w:r>
      <w:r>
        <w:rPr>
          <w:b/>
          <w:lang w:val="en-IE"/>
        </w:rPr>
        <w:t xml:space="preserve"> </w:t>
      </w:r>
      <w:r w:rsidRPr="0094301F">
        <w:rPr>
          <w:b/>
          <w:lang w:val="en-IE"/>
        </w:rPr>
        <w:t xml:space="preserve">14pt, single space, </w:t>
      </w:r>
      <w:r>
        <w:rPr>
          <w:b/>
          <w:lang w:val="en-IE"/>
        </w:rPr>
        <w:t>first letter of each word capitalized</w:t>
      </w:r>
      <w:r w:rsidRPr="0094301F">
        <w:rPr>
          <w:i/>
          <w:lang w:val="en-IE"/>
        </w:rPr>
        <w:t>.</w:t>
      </w:r>
      <w:r>
        <w:rPr>
          <w:b/>
          <w:sz w:val="28"/>
          <w:szCs w:val="28"/>
          <w:lang w:val="en-IE"/>
        </w:rPr>
        <w:t xml:space="preserve"> </w:t>
      </w:r>
      <w:r w:rsidRPr="00307119">
        <w:rPr>
          <w:bCs/>
          <w:lang w:val="en-IE"/>
        </w:rPr>
        <w:t>Fi</w:t>
      </w:r>
      <w:r>
        <w:rPr>
          <w:bCs/>
          <w:lang w:val="en-IE"/>
        </w:rPr>
        <w:t>r</w:t>
      </w:r>
      <w:r w:rsidRPr="00307119">
        <w:rPr>
          <w:bCs/>
          <w:lang w:val="en-IE"/>
        </w:rPr>
        <w:t>st headings should be written in the following format</w:t>
      </w:r>
      <w:r w:rsidRPr="0094301F">
        <w:rPr>
          <w:b/>
          <w:bCs/>
          <w:lang w:val="en-IE"/>
        </w:rPr>
        <w:t>: uppercase letters, bold, Times New Roman, 12 pt, numbered.</w:t>
      </w:r>
    </w:p>
    <w:p w14:paraId="7E37D61C" w14:textId="77777777" w:rsidR="00105AC8" w:rsidRPr="00800ACA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All spacing before and after headings and subheadings, before and after tables/pictures should follow one line spacing. </w:t>
      </w:r>
      <w:r w:rsidRPr="00800ACA">
        <w:rPr>
          <w:b/>
          <w:lang w:val="en-IE"/>
        </w:rPr>
        <w:t>Times New Roman (12pt, justified)</w:t>
      </w:r>
      <w:r w:rsidRPr="00800ACA">
        <w:rPr>
          <w:lang w:val="en-IE"/>
        </w:rPr>
        <w:t xml:space="preserve"> font should be used </w:t>
      </w:r>
      <w:r>
        <w:rPr>
          <w:lang w:val="en-IE"/>
        </w:rPr>
        <w:t xml:space="preserve">as standard and consistently </w:t>
      </w:r>
      <w:r w:rsidRPr="00800ACA">
        <w:rPr>
          <w:lang w:val="en-IE"/>
        </w:rPr>
        <w:t xml:space="preserve">across your </w:t>
      </w:r>
      <w:r>
        <w:rPr>
          <w:lang w:val="en-IE"/>
        </w:rPr>
        <w:t>paper text</w:t>
      </w:r>
      <w:r w:rsidRPr="00800ACA">
        <w:rPr>
          <w:lang w:val="en-IE"/>
        </w:rPr>
        <w:t>.</w:t>
      </w:r>
      <w:r>
        <w:rPr>
          <w:lang w:val="en-IE"/>
        </w:rPr>
        <w:t xml:space="preserve"> </w:t>
      </w:r>
      <w:r w:rsidRPr="00800ACA">
        <w:rPr>
          <w:lang w:val="en-IE"/>
        </w:rPr>
        <w:t xml:space="preserve">Line spacing </w:t>
      </w:r>
      <w:r>
        <w:rPr>
          <w:lang w:val="en-IE"/>
        </w:rPr>
        <w:t xml:space="preserve">in the text </w:t>
      </w:r>
      <w:r w:rsidRPr="00800ACA">
        <w:rPr>
          <w:lang w:val="en-IE"/>
        </w:rPr>
        <w:t xml:space="preserve">should be 1,5 and all margins should be 2,54. </w:t>
      </w:r>
      <w:r>
        <w:rPr>
          <w:lang w:val="en-IE"/>
        </w:rPr>
        <w:t>T</w:t>
      </w:r>
      <w:r w:rsidRPr="00800ACA">
        <w:rPr>
          <w:lang w:val="en-IE"/>
        </w:rPr>
        <w:t xml:space="preserve">he </w:t>
      </w:r>
      <w:r>
        <w:rPr>
          <w:lang w:val="en-IE"/>
        </w:rPr>
        <w:t>final paper</w:t>
      </w:r>
      <w:r w:rsidRPr="00800ACA">
        <w:rPr>
          <w:lang w:val="en-IE"/>
        </w:rPr>
        <w:t xml:space="preserve"> should </w:t>
      </w:r>
      <w:r>
        <w:rPr>
          <w:lang w:val="en-IE"/>
        </w:rPr>
        <w:t xml:space="preserve">be from </w:t>
      </w:r>
      <w:r w:rsidRPr="00BD10B8">
        <w:rPr>
          <w:b/>
          <w:lang w:val="en-IE"/>
        </w:rPr>
        <w:t xml:space="preserve">4000 to 5000 </w:t>
      </w:r>
      <w:r w:rsidRPr="00BD10B8">
        <w:rPr>
          <w:b/>
          <w:bCs/>
          <w:lang w:val="en-IE"/>
        </w:rPr>
        <w:t>words</w:t>
      </w:r>
      <w:r>
        <w:rPr>
          <w:lang w:val="en-IE"/>
        </w:rPr>
        <w:t xml:space="preserve"> </w:t>
      </w:r>
      <w:r w:rsidRPr="00BD10B8">
        <w:rPr>
          <w:lang w:val="en-IE"/>
        </w:rPr>
        <w:t>including abstract, keywords, references, tables or pictures.</w:t>
      </w:r>
      <w:r w:rsidRPr="00800ACA">
        <w:rPr>
          <w:lang w:val="en-IE"/>
        </w:rPr>
        <w:t xml:space="preserve"> All </w:t>
      </w:r>
      <w:r>
        <w:rPr>
          <w:lang w:val="en-IE"/>
        </w:rPr>
        <w:t>articles</w:t>
      </w:r>
      <w:r w:rsidRPr="00800ACA">
        <w:rPr>
          <w:lang w:val="en-IE"/>
        </w:rPr>
        <w:t xml:space="preserve"> must be </w:t>
      </w:r>
      <w:r>
        <w:rPr>
          <w:lang w:val="en-IE"/>
        </w:rPr>
        <w:t>written in</w:t>
      </w:r>
      <w:r w:rsidRPr="00800ACA">
        <w:rPr>
          <w:lang w:val="en-IE"/>
        </w:rPr>
        <w:t xml:space="preserve"> </w:t>
      </w:r>
      <w:r>
        <w:rPr>
          <w:lang w:val="en-IE"/>
        </w:rPr>
        <w:t xml:space="preserve">formal </w:t>
      </w:r>
      <w:r w:rsidRPr="00800ACA">
        <w:rPr>
          <w:lang w:val="en-IE"/>
        </w:rPr>
        <w:t>English. Before submitting, the paper should be proofread by professional proofreaders.</w:t>
      </w:r>
    </w:p>
    <w:p w14:paraId="3F1DEB21" w14:textId="77777777" w:rsidR="00105AC8" w:rsidRPr="00800ACA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79D22DAC" w14:textId="77777777" w:rsidR="00105AC8" w:rsidRPr="00800ACA" w:rsidRDefault="00105AC8" w:rsidP="00105AC8">
      <w:pPr>
        <w:pStyle w:val="Level2"/>
        <w:numPr>
          <w:ilvl w:val="1"/>
          <w:numId w:val="2"/>
        </w:numPr>
        <w:spacing w:after="0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Subheading Guidelines and S</w:t>
      </w:r>
      <w:r w:rsidRPr="00800ACA">
        <w:rPr>
          <w:rFonts w:ascii="Times New Roman" w:hAnsi="Times New Roman" w:cs="Times New Roman"/>
          <w:b/>
          <w:sz w:val="24"/>
          <w:szCs w:val="24"/>
        </w:rPr>
        <w:t xml:space="preserve">tructure of the </w:t>
      </w:r>
      <w:r>
        <w:rPr>
          <w:rFonts w:ascii="Times New Roman" w:hAnsi="Times New Roman" w:cs="Times New Roman"/>
          <w:b/>
          <w:sz w:val="24"/>
          <w:szCs w:val="24"/>
        </w:rPr>
        <w:t>Paper</w:t>
      </w:r>
    </w:p>
    <w:p w14:paraId="0F2F13C7" w14:textId="77777777" w:rsidR="00105AC8" w:rsidRDefault="00105AC8" w:rsidP="00105AC8">
      <w:pPr>
        <w:pStyle w:val="Level2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</w:p>
    <w:p w14:paraId="1C16692D" w14:textId="77777777" w:rsidR="00105AC8" w:rsidRDefault="00105AC8" w:rsidP="00105AC8">
      <w:pPr>
        <w:pStyle w:val="BodyText"/>
        <w:spacing w:before="0" w:line="360" w:lineRule="auto"/>
        <w:rPr>
          <w:color w:val="FF0000"/>
          <w:lang w:val="en-US"/>
        </w:rPr>
      </w:pPr>
      <w:r w:rsidRPr="00800ACA">
        <w:t xml:space="preserve">All subheadings should be in </w:t>
      </w:r>
      <w:r w:rsidRPr="00EA15B9">
        <w:rPr>
          <w:b/>
        </w:rPr>
        <w:t xml:space="preserve">Times New Roman, 12pt, bold and </w:t>
      </w:r>
      <w:r>
        <w:rPr>
          <w:b/>
        </w:rPr>
        <w:t>first letter of each word capitalized</w:t>
      </w:r>
      <w:r w:rsidRPr="00800ACA">
        <w:t xml:space="preserve">. </w:t>
      </w:r>
      <w:r>
        <w:t>T</w:t>
      </w:r>
      <w:r w:rsidRPr="00800ACA">
        <w:t>hird headings</w:t>
      </w:r>
      <w:r>
        <w:t xml:space="preserve"> are not </w:t>
      </w:r>
      <w:r w:rsidRPr="00800ACA">
        <w:t xml:space="preserve">allowed in the final papers or abstracts. The </w:t>
      </w:r>
      <w:r w:rsidRPr="00800ACA">
        <w:rPr>
          <w:lang w:val="en-IE"/>
        </w:rPr>
        <w:t>sub</w:t>
      </w:r>
      <w:r w:rsidRPr="00800ACA">
        <w:t xml:space="preserve">mitted </w:t>
      </w:r>
      <w:r>
        <w:t>paper</w:t>
      </w:r>
      <w:r w:rsidRPr="00800ACA">
        <w:t xml:space="preserve"> should include the following main headings and subheadings (and the same baseline structure): </w:t>
      </w:r>
      <w:r w:rsidRPr="00041756">
        <w:rPr>
          <w:color w:val="FF0000"/>
          <w:lang w:val="en-US"/>
        </w:rPr>
        <w:t>1. Introduction; 2. Theory development (with appropriate sub-headings, tables and hopefully an integrative framework), e.g. 2.1. Defining the concept, 2.2. Theoretical dimensions, processes, mechanisms, 2.3. Antecedents or outcomes; 3. Discussion including 3.1. Theoretical contributions and 3.2. Managerial implications.</w:t>
      </w:r>
    </w:p>
    <w:p w14:paraId="22CD9973" w14:textId="77777777" w:rsidR="00105AC8" w:rsidRPr="00BD10B8" w:rsidRDefault="00105AC8" w:rsidP="00105AC8">
      <w:pPr>
        <w:pStyle w:val="BodyText"/>
        <w:spacing w:before="0"/>
        <w:rPr>
          <w:b/>
          <w:lang w:val="en-IE"/>
        </w:rPr>
      </w:pPr>
    </w:p>
    <w:p w14:paraId="448489CC" w14:textId="77777777" w:rsidR="00105AC8" w:rsidRPr="00800ACA" w:rsidRDefault="00105AC8" w:rsidP="00105AC8">
      <w:pPr>
        <w:pStyle w:val="BodyText"/>
        <w:numPr>
          <w:ilvl w:val="0"/>
          <w:numId w:val="2"/>
        </w:numPr>
        <w:spacing w:before="0"/>
        <w:ind w:left="0"/>
        <w:rPr>
          <w:b/>
          <w:lang w:val="en-IE"/>
        </w:rPr>
      </w:pPr>
      <w:r>
        <w:rPr>
          <w:b/>
          <w:lang w:val="en-IE"/>
        </w:rPr>
        <w:t xml:space="preserve">GUIDELINES FOR </w:t>
      </w:r>
      <w:r w:rsidRPr="00800ACA">
        <w:rPr>
          <w:b/>
          <w:lang w:val="en-IE"/>
        </w:rPr>
        <w:t xml:space="preserve">FIGURES AND TABLES </w:t>
      </w:r>
    </w:p>
    <w:p w14:paraId="2BA739B7" w14:textId="77777777" w:rsidR="00105AC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495DFCD1" w14:textId="77777777" w:rsidR="00105AC8" w:rsidRDefault="00105AC8" w:rsidP="00105AC8">
      <w:pPr>
        <w:pStyle w:val="BodyText"/>
        <w:spacing w:before="0" w:line="360" w:lineRule="auto"/>
        <w:rPr>
          <w:lang w:val="en-IE"/>
        </w:rPr>
      </w:pPr>
      <w:r w:rsidRPr="00800ACA">
        <w:rPr>
          <w:lang w:val="en-IE"/>
        </w:rPr>
        <w:t xml:space="preserve">Figures and tables in the </w:t>
      </w:r>
      <w:r w:rsidRPr="00BB08F2">
        <w:t>manuscript</w:t>
      </w:r>
      <w:r w:rsidRPr="00800ACA">
        <w:rPr>
          <w:lang w:val="en-IE"/>
        </w:rPr>
        <w:t xml:space="preserve"> should be referenced in the text.</w:t>
      </w:r>
    </w:p>
    <w:p w14:paraId="35B8C7E0" w14:textId="77777777" w:rsidR="00105AC8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Table title should be written in the following format: </w:t>
      </w:r>
      <w:r w:rsidRPr="00800ACA">
        <w:rPr>
          <w:iCs/>
          <w:lang w:val="en-IE"/>
        </w:rPr>
        <w:t>Times New Roman, 12 pt</w:t>
      </w:r>
      <w:r>
        <w:rPr>
          <w:iCs/>
          <w:lang w:val="en-IE"/>
        </w:rPr>
        <w:t xml:space="preserve"> and</w:t>
      </w:r>
      <w:r w:rsidRPr="00800ACA">
        <w:rPr>
          <w:iCs/>
          <w:lang w:val="en-IE"/>
        </w:rPr>
        <w:t xml:space="preserve">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Pr="00800ACA">
        <w:rPr>
          <w:lang w:val="en-IE"/>
        </w:rPr>
        <w:t xml:space="preserve">Table </w:t>
      </w:r>
      <w:r>
        <w:rPr>
          <w:lang w:val="en-IE"/>
        </w:rPr>
        <w:t>titles</w:t>
      </w:r>
      <w:r w:rsidRPr="00800ACA">
        <w:rPr>
          <w:lang w:val="en-IE"/>
        </w:rPr>
        <w:t xml:space="preserve"> should be </w:t>
      </w:r>
      <w:proofErr w:type="spellStart"/>
      <w:r w:rsidRPr="00800ACA">
        <w:rPr>
          <w:lang w:val="en-IE"/>
        </w:rPr>
        <w:t>centered</w:t>
      </w:r>
      <w:proofErr w:type="spellEnd"/>
      <w:r w:rsidRPr="00800ACA">
        <w:rPr>
          <w:lang w:val="en-IE"/>
        </w:rPr>
        <w:t xml:space="preserve"> and come before the table. </w:t>
      </w:r>
      <w:r w:rsidRPr="00800ACA">
        <w:rPr>
          <w:b/>
          <w:lang w:val="en-IE"/>
        </w:rPr>
        <w:t>“Table 1”</w:t>
      </w:r>
      <w:r w:rsidRPr="00800ACA">
        <w:rPr>
          <w:lang w:val="en-IE"/>
        </w:rPr>
        <w:t xml:space="preserve"> should be in bold. Each table in the manuscript should be provided in a </w:t>
      </w:r>
      <w:r w:rsidRPr="00BB08F2">
        <w:t>separate</w:t>
      </w:r>
      <w:r w:rsidRPr="00800ACA">
        <w:rPr>
          <w:lang w:val="en-IE"/>
        </w:rPr>
        <w:t xml:space="preserve"> and modifiable Word File. Please follow one table in one Word file</w:t>
      </w:r>
      <w:r>
        <w:rPr>
          <w:lang w:val="en-IE"/>
        </w:rPr>
        <w:t xml:space="preserve"> rule</w:t>
      </w:r>
      <w:r w:rsidRPr="00800ACA">
        <w:rPr>
          <w:lang w:val="en-IE"/>
        </w:rPr>
        <w:t xml:space="preserve">. Also, please reference in your manuscript where tables </w:t>
      </w:r>
      <w:r w:rsidRPr="00800ACA">
        <w:rPr>
          <w:lang w:val="en-IE"/>
        </w:rPr>
        <w:lastRenderedPageBreak/>
        <w:t>should be placed accordingly. In table</w:t>
      </w:r>
      <w:r>
        <w:rPr>
          <w:lang w:val="en-IE"/>
        </w:rPr>
        <w:t xml:space="preserve"> texts</w:t>
      </w:r>
      <w:r w:rsidRPr="00800ACA">
        <w:rPr>
          <w:lang w:val="en-IE"/>
        </w:rPr>
        <w:t>, please use Times New Roman font 10pt. Please see example below.</w:t>
      </w:r>
    </w:p>
    <w:p w14:paraId="0CD8B013" w14:textId="77777777" w:rsidR="00105AC8" w:rsidRPr="00800ACA" w:rsidRDefault="00105AC8" w:rsidP="00105AC8">
      <w:pPr>
        <w:pStyle w:val="Affiliation"/>
        <w:spacing w:after="0" w:line="240" w:lineRule="auto"/>
        <w:jc w:val="left"/>
        <w:rPr>
          <w:color w:val="E5B8B7" w:themeColor="accent2" w:themeTint="66"/>
          <w:sz w:val="24"/>
          <w:szCs w:val="24"/>
        </w:rPr>
      </w:pPr>
    </w:p>
    <w:p w14:paraId="6FE77841" w14:textId="77777777" w:rsidR="00105AC8" w:rsidRPr="00800ACA" w:rsidRDefault="00105AC8" w:rsidP="00105AC8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Table 1</w:t>
      </w:r>
      <w:r w:rsidRPr="00800ACA">
        <w:rPr>
          <w:iCs/>
          <w:lang w:val="en-IE"/>
        </w:rPr>
        <w:t xml:space="preserve"> – </w:t>
      </w:r>
      <w:r>
        <w:rPr>
          <w:iCs/>
          <w:lang w:val="en-IE"/>
        </w:rPr>
        <w:t>Important Deadlines</w:t>
      </w:r>
    </w:p>
    <w:tbl>
      <w:tblPr>
        <w:tblW w:w="7575" w:type="dxa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62"/>
        <w:gridCol w:w="3713"/>
      </w:tblGrid>
      <w:tr w:rsidR="008B5208" w:rsidRPr="00800ACA" w14:paraId="396F1637" w14:textId="77777777" w:rsidTr="00D17163">
        <w:trPr>
          <w:trHeight w:val="293"/>
        </w:trPr>
        <w:tc>
          <w:tcPr>
            <w:tcW w:w="3862" w:type="dxa"/>
          </w:tcPr>
          <w:p w14:paraId="1DFD4E07" w14:textId="3010BF32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Abstract Deadline</w:t>
            </w:r>
          </w:p>
        </w:tc>
        <w:tc>
          <w:tcPr>
            <w:tcW w:w="3713" w:type="dxa"/>
          </w:tcPr>
          <w:p w14:paraId="19A71220" w14:textId="6638ACB3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</w:t>
            </w:r>
            <w:r w:rsidR="00E06291">
              <w:rPr>
                <w:rFonts w:eastAsia="Calibri"/>
                <w:sz w:val="20"/>
                <w:szCs w:val="20"/>
                <w:lang w:val="en-IE"/>
              </w:rPr>
              <w:t>0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 w:rsidR="00E06291">
              <w:rPr>
                <w:rFonts w:eastAsia="Calibri"/>
                <w:sz w:val="20"/>
                <w:szCs w:val="20"/>
                <w:lang w:val="en-IE"/>
              </w:rPr>
              <w:t>6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8B5208" w:rsidRPr="00800ACA" w14:paraId="2E0D8C98" w14:textId="77777777" w:rsidTr="00D17163">
        <w:trPr>
          <w:trHeight w:val="293"/>
        </w:trPr>
        <w:tc>
          <w:tcPr>
            <w:tcW w:w="3862" w:type="dxa"/>
          </w:tcPr>
          <w:p w14:paraId="75B4057B" w14:textId="732CEF6D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Deadline for paper submission</w:t>
            </w:r>
          </w:p>
        </w:tc>
        <w:tc>
          <w:tcPr>
            <w:tcW w:w="3713" w:type="dxa"/>
          </w:tcPr>
          <w:p w14:paraId="16434728" w14:textId="3C4005CE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7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8B5208" w:rsidRPr="00800ACA" w14:paraId="14C166D1" w14:textId="77777777" w:rsidTr="00D17163">
        <w:trPr>
          <w:trHeight w:val="314"/>
        </w:trPr>
        <w:tc>
          <w:tcPr>
            <w:tcW w:w="3862" w:type="dxa"/>
          </w:tcPr>
          <w:p w14:paraId="58D76C7F" w14:textId="437BACF6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ewers’ Feedback</w:t>
            </w:r>
          </w:p>
        </w:tc>
        <w:tc>
          <w:tcPr>
            <w:tcW w:w="3713" w:type="dxa"/>
          </w:tcPr>
          <w:p w14:paraId="5B6A36B3" w14:textId="7A6D150B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8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 – 01.09.2026</w:t>
            </w:r>
          </w:p>
        </w:tc>
      </w:tr>
      <w:tr w:rsidR="008B5208" w:rsidRPr="00800ACA" w14:paraId="2B9BFD92" w14:textId="77777777" w:rsidTr="00D17163">
        <w:trPr>
          <w:trHeight w:val="314"/>
        </w:trPr>
        <w:tc>
          <w:tcPr>
            <w:tcW w:w="3862" w:type="dxa"/>
          </w:tcPr>
          <w:p w14:paraId="5A922815" w14:textId="707EB245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sed paper submissions</w:t>
            </w:r>
          </w:p>
        </w:tc>
        <w:tc>
          <w:tcPr>
            <w:tcW w:w="3713" w:type="dxa"/>
          </w:tcPr>
          <w:p w14:paraId="34188466" w14:textId="12B33929" w:rsidR="008B5208" w:rsidRPr="00F00876" w:rsidRDefault="008B5208" w:rsidP="008B5208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31.1</w:t>
            </w:r>
            <w:r>
              <w:rPr>
                <w:rFonts w:eastAsia="Calibri"/>
                <w:sz w:val="20"/>
                <w:szCs w:val="20"/>
                <w:lang w:val="en-IE"/>
              </w:rPr>
              <w:t>2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</w:tbl>
    <w:p w14:paraId="0EBCC7F0" w14:textId="77777777" w:rsidR="00105AC8" w:rsidRDefault="00105AC8" w:rsidP="00105AC8">
      <w:pPr>
        <w:pStyle w:val="BodyText"/>
        <w:spacing w:before="0"/>
        <w:rPr>
          <w:lang w:val="en-IE"/>
        </w:rPr>
      </w:pPr>
    </w:p>
    <w:p w14:paraId="7B4EFCA1" w14:textId="77777777" w:rsidR="00105AC8" w:rsidRPr="00800ACA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Figure title should be written in the following format: </w:t>
      </w:r>
      <w:r>
        <w:rPr>
          <w:iCs/>
          <w:lang w:val="en-IE"/>
        </w:rPr>
        <w:t>T</w:t>
      </w:r>
      <w:r w:rsidRPr="00800ACA">
        <w:rPr>
          <w:iCs/>
          <w:lang w:val="en-IE"/>
        </w:rPr>
        <w:t>imes New Roman, 12 pt</w:t>
      </w:r>
      <w:r>
        <w:rPr>
          <w:iCs/>
          <w:lang w:val="en-IE"/>
        </w:rPr>
        <w:t xml:space="preserve"> and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Pr="00800ACA">
        <w:rPr>
          <w:lang w:val="en-IE"/>
        </w:rPr>
        <w:t>Figure</w:t>
      </w:r>
      <w:r>
        <w:rPr>
          <w:lang w:val="en-IE"/>
        </w:rPr>
        <w:t xml:space="preserve"> title</w:t>
      </w:r>
      <w:r w:rsidRPr="00800ACA">
        <w:rPr>
          <w:lang w:val="en-IE"/>
        </w:rPr>
        <w:t xml:space="preserve"> should be centralized and come after the figure. </w:t>
      </w:r>
      <w:r w:rsidRPr="00800ACA">
        <w:rPr>
          <w:b/>
          <w:lang w:val="en-IE"/>
        </w:rPr>
        <w:t>“Figure 1”</w:t>
      </w:r>
      <w:r w:rsidRPr="00800ACA">
        <w:rPr>
          <w:lang w:val="en-IE"/>
        </w:rPr>
        <w:t xml:space="preserve"> should be written in bold. Each table in </w:t>
      </w:r>
      <w:r w:rsidRPr="00BB08F2">
        <w:t>the</w:t>
      </w:r>
      <w:r w:rsidRPr="00800ACA">
        <w:rPr>
          <w:lang w:val="en-IE"/>
        </w:rPr>
        <w:t xml:space="preserve"> manuscript should be provided in a separate and modifiable Word File. Please follow one table in one Word file</w:t>
      </w:r>
      <w:r>
        <w:rPr>
          <w:lang w:val="en-IE"/>
        </w:rPr>
        <w:t xml:space="preserve"> rule</w:t>
      </w:r>
      <w:r w:rsidRPr="00800ACA">
        <w:rPr>
          <w:lang w:val="en-IE"/>
        </w:rPr>
        <w:t xml:space="preserve">. Also, please reference in your manuscript where tables should be placed accordingly. In all </w:t>
      </w:r>
      <w:r>
        <w:rPr>
          <w:lang w:val="en-IE"/>
        </w:rPr>
        <w:t>figure text</w:t>
      </w:r>
      <w:r w:rsidRPr="00800ACA">
        <w:rPr>
          <w:lang w:val="en-IE"/>
        </w:rPr>
        <w:t>, please use Times New Roman font 10pt.</w:t>
      </w:r>
    </w:p>
    <w:p w14:paraId="1D9C6942" w14:textId="60DDFD6B" w:rsidR="00105AC8" w:rsidRPr="00800ACA" w:rsidRDefault="001169E8" w:rsidP="001169E8">
      <w:pPr>
        <w:pStyle w:val="Affiliation"/>
        <w:spacing w:after="0" w:line="240" w:lineRule="auto"/>
        <w:rPr>
          <w:color w:val="E5B8B7" w:themeColor="accent2" w:themeTint="66"/>
          <w:sz w:val="24"/>
          <w:szCs w:val="24"/>
        </w:rPr>
      </w:pPr>
      <w:r>
        <w:rPr>
          <w:noProof/>
          <w:color w:val="E5B8B7" w:themeColor="accent2" w:themeTint="66"/>
          <w:sz w:val="24"/>
          <w:szCs w:val="24"/>
        </w:rPr>
        <w:drawing>
          <wp:inline distT="0" distB="0" distL="0" distR="0" wp14:anchorId="32BE9B56" wp14:editId="277BA645">
            <wp:extent cx="4055261" cy="1717073"/>
            <wp:effectExtent l="0" t="0" r="2540" b="0"/>
            <wp:docPr id="84546816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55" cy="1751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7EDAA7" w14:textId="21A01352" w:rsidR="00105AC8" w:rsidRPr="00800ACA" w:rsidRDefault="00105AC8" w:rsidP="00105AC8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Figure 1</w:t>
      </w:r>
      <w:r w:rsidRPr="00800ACA">
        <w:rPr>
          <w:iCs/>
          <w:lang w:val="en-IE"/>
        </w:rPr>
        <w:t xml:space="preserve"> – </w:t>
      </w:r>
      <w:r>
        <w:rPr>
          <w:iCs/>
          <w:lang w:val="en-IE"/>
        </w:rPr>
        <w:t>Vaasa Servitization Workshop 202</w:t>
      </w:r>
      <w:r w:rsidR="005E41BC">
        <w:rPr>
          <w:iCs/>
          <w:lang w:val="en-IE"/>
        </w:rPr>
        <w:t>6</w:t>
      </w:r>
    </w:p>
    <w:p w14:paraId="6196EBB1" w14:textId="77777777" w:rsidR="00105AC8" w:rsidRDefault="00105AC8" w:rsidP="00105AC8">
      <w:pPr>
        <w:spacing w:after="0" w:line="252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E"/>
        </w:rPr>
      </w:pPr>
    </w:p>
    <w:p w14:paraId="75DCD9E3" w14:textId="77777777" w:rsidR="00105AC8" w:rsidRPr="00800ACA" w:rsidRDefault="00105AC8" w:rsidP="00105AC8">
      <w:pPr>
        <w:pStyle w:val="BodyText"/>
        <w:spacing w:before="0" w:line="360" w:lineRule="auto"/>
        <w:rPr>
          <w:lang w:val="en-US"/>
        </w:rPr>
      </w:pPr>
      <w:r>
        <w:rPr>
          <w:lang w:val="en-IE"/>
        </w:rPr>
        <w:t>P</w:t>
      </w:r>
      <w:r w:rsidRPr="00800ACA">
        <w:rPr>
          <w:lang w:val="en-US"/>
        </w:rPr>
        <w:t>lease ensure you submit the manuscript, and then each table and figure in separate files, where table or figure is in modifiable form</w:t>
      </w:r>
    </w:p>
    <w:p w14:paraId="349FCB95" w14:textId="77777777" w:rsidR="00105AC8" w:rsidRPr="00BD10B8" w:rsidRDefault="00105AC8" w:rsidP="00105AC8">
      <w:pPr>
        <w:pStyle w:val="BodyText"/>
        <w:spacing w:before="0"/>
        <w:rPr>
          <w:b/>
          <w:bCs/>
          <w:lang w:val="en-IE"/>
        </w:rPr>
      </w:pPr>
    </w:p>
    <w:p w14:paraId="7151DF2E" w14:textId="77777777" w:rsidR="00105AC8" w:rsidRDefault="00105AC8" w:rsidP="00105AC8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>CONCLU</w:t>
      </w:r>
      <w:r>
        <w:rPr>
          <w:b/>
          <w:bCs/>
          <w:lang w:val="en-IE"/>
        </w:rPr>
        <w:t>DING REMARKS ON SUBMISSION GUIDELINES</w:t>
      </w:r>
    </w:p>
    <w:p w14:paraId="6CEBCF8F" w14:textId="77777777" w:rsidR="00105AC8" w:rsidRPr="0088213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2D8697DD" w14:textId="77777777" w:rsidR="00105AC8" w:rsidRDefault="00105AC8" w:rsidP="00105AC8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All guidelines presented in this template must be followed </w:t>
      </w:r>
      <w:proofErr w:type="gramStart"/>
      <w:r>
        <w:rPr>
          <w:lang w:val="en-IE"/>
        </w:rPr>
        <w:t>in order to</w:t>
      </w:r>
      <w:proofErr w:type="gramEnd"/>
      <w:r>
        <w:rPr>
          <w:lang w:val="en-IE"/>
        </w:rPr>
        <w:t xml:space="preserve"> submit your final paper. </w:t>
      </w:r>
      <w:r w:rsidRPr="00800ACA">
        <w:rPr>
          <w:lang w:val="en-IE"/>
        </w:rPr>
        <w:t xml:space="preserve">References should be in the </w:t>
      </w:r>
      <w:r w:rsidRPr="00800ACA">
        <w:rPr>
          <w:b/>
          <w:lang w:val="en-IE"/>
        </w:rPr>
        <w:t>American Psychological Association APA 7</w:t>
      </w:r>
      <w:r w:rsidRPr="00800ACA">
        <w:rPr>
          <w:b/>
          <w:vertAlign w:val="superscript"/>
          <w:lang w:val="en-IE"/>
        </w:rPr>
        <w:t xml:space="preserve">th </w:t>
      </w:r>
      <w:r w:rsidRPr="00800ACA">
        <w:rPr>
          <w:lang w:val="en-IE"/>
        </w:rPr>
        <w:t>style</w:t>
      </w:r>
      <w:r>
        <w:rPr>
          <w:lang w:val="en-IE"/>
        </w:rPr>
        <w:t xml:space="preserve">. References should be in </w:t>
      </w:r>
      <w:r w:rsidRPr="00800ACA">
        <w:rPr>
          <w:lang w:val="en-IE"/>
        </w:rPr>
        <w:t>Times New Roman, 10pt</w:t>
      </w:r>
      <w:r>
        <w:rPr>
          <w:lang w:val="en-IE"/>
        </w:rPr>
        <w:t xml:space="preserve"> and</w:t>
      </w:r>
      <w:r w:rsidRPr="00800ACA">
        <w:rPr>
          <w:lang w:val="en-IE"/>
        </w:rPr>
        <w:t xml:space="preserve"> </w:t>
      </w:r>
      <w:r>
        <w:rPr>
          <w:lang w:val="en-IE"/>
        </w:rPr>
        <w:t>justified</w:t>
      </w:r>
      <w:r w:rsidRPr="00800ACA">
        <w:rPr>
          <w:lang w:val="en-IE"/>
        </w:rPr>
        <w:t>. All article</w:t>
      </w:r>
      <w:r>
        <w:rPr>
          <w:lang w:val="en-IE"/>
        </w:rPr>
        <w:t>s</w:t>
      </w:r>
      <w:r w:rsidRPr="00800ACA">
        <w:rPr>
          <w:lang w:val="en-IE"/>
        </w:rPr>
        <w:t xml:space="preserve">, books and other bibliographical information should be complete, if available. Journal titles </w:t>
      </w:r>
      <w:r>
        <w:rPr>
          <w:lang w:val="en-IE"/>
        </w:rPr>
        <w:t>must be written in full</w:t>
      </w:r>
      <w:r w:rsidRPr="00800ACA">
        <w:rPr>
          <w:lang w:val="en-IE"/>
        </w:rPr>
        <w:t xml:space="preserve"> and DOI details are highly encouraged to be included.</w:t>
      </w:r>
    </w:p>
    <w:p w14:paraId="1F7CB6F4" w14:textId="1D57DDD1" w:rsidR="00105AC8" w:rsidRDefault="00105AC8" w:rsidP="00105AC8">
      <w:pPr>
        <w:pStyle w:val="BodyText"/>
        <w:spacing w:before="0" w:line="360" w:lineRule="auto"/>
        <w:rPr>
          <w:color w:val="E5B8B7" w:themeColor="accent2" w:themeTint="66"/>
          <w:lang w:val="en-IE"/>
        </w:rPr>
      </w:pPr>
      <w:r>
        <w:rPr>
          <w:lang w:val="en-IE"/>
        </w:rPr>
        <w:t xml:space="preserve">References within the text should follow the American </w:t>
      </w:r>
      <w:proofErr w:type="spellStart"/>
      <w:r>
        <w:rPr>
          <w:lang w:val="en-IE"/>
        </w:rPr>
        <w:t>Psychologycal</w:t>
      </w:r>
      <w:proofErr w:type="spellEnd"/>
      <w:r>
        <w:rPr>
          <w:lang w:val="en-IE"/>
        </w:rPr>
        <w:t xml:space="preserve"> Association APA 7</w:t>
      </w:r>
      <w:r w:rsidRPr="00576C65">
        <w:rPr>
          <w:vertAlign w:val="superscript"/>
          <w:lang w:val="en-IE"/>
        </w:rPr>
        <w:t>th</w:t>
      </w:r>
      <w:r>
        <w:rPr>
          <w:lang w:val="en-IE"/>
        </w:rPr>
        <w:t xml:space="preserve"> Guidelines and must be written as follows: One author (Kilduff, 2006), two Authors (Kohtamäki &amp; Rajala, 2016) and three or more authors (Kohtamäki et al., 2019). Direct quotes should be “</w:t>
      </w:r>
      <w:r w:rsidRPr="00062E61">
        <w:rPr>
          <w:i/>
          <w:lang w:val="en-IE"/>
        </w:rPr>
        <w:t>In Italics</w:t>
      </w:r>
      <w:r>
        <w:rPr>
          <w:lang w:val="en-IE"/>
        </w:rPr>
        <w:t xml:space="preserve">” </w:t>
      </w:r>
      <w:r w:rsidRPr="00F00D74">
        <w:rPr>
          <w:lang w:val="en-US"/>
        </w:rPr>
        <w:t>(Kohtamäki</w:t>
      </w:r>
      <w:r>
        <w:rPr>
          <w:lang w:val="en-US"/>
        </w:rPr>
        <w:t xml:space="preserve"> et al.</w:t>
      </w:r>
      <w:r w:rsidRPr="00F00D74">
        <w:rPr>
          <w:lang w:val="en-US"/>
        </w:rPr>
        <w:t xml:space="preserve">, 2019: 303) </w:t>
      </w:r>
      <w:r>
        <w:rPr>
          <w:lang w:val="en-US"/>
        </w:rPr>
        <w:t>with page number after the year</w:t>
      </w:r>
      <w:r w:rsidR="00CF2094">
        <w:rPr>
          <w:lang w:val="en-US"/>
        </w:rPr>
        <w:t xml:space="preserve"> in the citation</w:t>
      </w:r>
      <w:r>
        <w:rPr>
          <w:lang w:val="en-US"/>
        </w:rPr>
        <w:t>.</w:t>
      </w:r>
    </w:p>
    <w:p w14:paraId="0E8374ED" w14:textId="77777777" w:rsidR="00105AC8" w:rsidRDefault="00105AC8" w:rsidP="00105AC8">
      <w:pPr>
        <w:pStyle w:val="BodyText"/>
        <w:spacing w:before="0"/>
        <w:rPr>
          <w:b/>
          <w:bCs/>
          <w:lang w:val="en-IE"/>
        </w:rPr>
      </w:pPr>
    </w:p>
    <w:p w14:paraId="64296A1C" w14:textId="77777777" w:rsidR="00105AC8" w:rsidRPr="00800ACA" w:rsidRDefault="00105AC8" w:rsidP="00105AC8">
      <w:pPr>
        <w:pStyle w:val="BodyText"/>
        <w:spacing w:before="0"/>
        <w:rPr>
          <w:b/>
          <w:bCs/>
          <w:lang w:val="en-IE"/>
        </w:rPr>
      </w:pPr>
      <w:r>
        <w:rPr>
          <w:b/>
          <w:bCs/>
          <w:lang w:val="en-IE"/>
        </w:rPr>
        <w:t>References</w:t>
      </w:r>
    </w:p>
    <w:p w14:paraId="23D88EFD" w14:textId="77777777" w:rsidR="00105AC8" w:rsidRDefault="00105AC8" w:rsidP="00105AC8">
      <w:pPr>
        <w:pStyle w:val="BodyText"/>
        <w:spacing w:before="0"/>
        <w:rPr>
          <w:color w:val="E5B8B7" w:themeColor="accent2" w:themeTint="66"/>
          <w:lang w:val="en-IE"/>
        </w:rPr>
      </w:pPr>
    </w:p>
    <w:p w14:paraId="45F23915" w14:textId="77777777" w:rsidR="00105AC8" w:rsidRPr="00306065" w:rsidRDefault="00105AC8" w:rsidP="00105AC8">
      <w:pPr>
        <w:pStyle w:val="BodyText"/>
        <w:spacing w:before="0" w:line="360" w:lineRule="auto"/>
        <w:rPr>
          <w:i/>
          <w:lang w:val="en-IE"/>
        </w:rPr>
      </w:pPr>
      <w:r>
        <w:rPr>
          <w:lang w:val="en-IE"/>
        </w:rPr>
        <w:t xml:space="preserve">The Reference section heading should be written as follows: </w:t>
      </w:r>
      <w:r w:rsidRPr="00800ACA">
        <w:rPr>
          <w:b/>
          <w:bCs/>
          <w:lang w:val="en-IE"/>
        </w:rPr>
        <w:t>Times New Roman,</w:t>
      </w:r>
      <w:r>
        <w:rPr>
          <w:b/>
          <w:bCs/>
          <w:lang w:val="en-IE"/>
        </w:rPr>
        <w:t xml:space="preserve"> bold,</w:t>
      </w:r>
      <w:r w:rsidRPr="00800ACA">
        <w:rPr>
          <w:b/>
          <w:bCs/>
          <w:lang w:val="en-IE"/>
        </w:rPr>
        <w:t xml:space="preserve"> 12 pt, </w:t>
      </w:r>
      <w:r>
        <w:rPr>
          <w:b/>
          <w:bCs/>
          <w:lang w:val="en-IE"/>
        </w:rPr>
        <w:t xml:space="preserve">not </w:t>
      </w:r>
      <w:r w:rsidRPr="00800ACA">
        <w:rPr>
          <w:b/>
          <w:bCs/>
          <w:lang w:val="en-IE"/>
        </w:rPr>
        <w:t>numbered</w:t>
      </w:r>
      <w:r>
        <w:rPr>
          <w:b/>
          <w:bCs/>
          <w:lang w:val="en-IE"/>
        </w:rPr>
        <w:t xml:space="preserve">. </w:t>
      </w:r>
      <w:r>
        <w:rPr>
          <w:lang w:val="en-IE"/>
        </w:rPr>
        <w:t xml:space="preserve">The reference list should contain all references used in your article. References below follow the American </w:t>
      </w:r>
      <w:proofErr w:type="spellStart"/>
      <w:r>
        <w:rPr>
          <w:lang w:val="en-IE"/>
        </w:rPr>
        <w:t>Psychologycal</w:t>
      </w:r>
      <w:proofErr w:type="spellEnd"/>
      <w:r>
        <w:rPr>
          <w:lang w:val="en-IE"/>
        </w:rPr>
        <w:t xml:space="preserve"> Association APA 7</w:t>
      </w:r>
      <w:r w:rsidRPr="00576C65">
        <w:rPr>
          <w:vertAlign w:val="superscript"/>
          <w:lang w:val="en-IE"/>
        </w:rPr>
        <w:t>th</w:t>
      </w:r>
      <w:r>
        <w:rPr>
          <w:lang w:val="en-IE"/>
        </w:rPr>
        <w:t xml:space="preserve"> Guidelines.</w:t>
      </w:r>
    </w:p>
    <w:p w14:paraId="7884A4CE" w14:textId="77777777" w:rsidR="00105AC8" w:rsidRDefault="00105AC8" w:rsidP="00105AC8">
      <w:pPr>
        <w:pStyle w:val="BodyText"/>
        <w:spacing w:before="0"/>
        <w:ind w:left="284" w:hanging="284"/>
        <w:rPr>
          <w:color w:val="E5B8B7" w:themeColor="accent2" w:themeTint="66"/>
          <w:lang w:val="en-IE"/>
        </w:rPr>
      </w:pPr>
    </w:p>
    <w:p w14:paraId="13B36C4C" w14:textId="77777777" w:rsidR="00105AC8" w:rsidRPr="00C954C0" w:rsidRDefault="00105AC8" w:rsidP="00105AC8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fldChar w:fldCharType="begin"/>
      </w:r>
      <w:r w:rsidRPr="00C954C0">
        <w:rPr>
          <w:sz w:val="20"/>
          <w:szCs w:val="20"/>
          <w:lang w:val="en-IE"/>
        </w:rPr>
        <w:instrText xml:space="preserve"> ADDIN ZOTERO_BIBL {"uncited":[],"omitted":[],"custom":[]} CSL_BIBLIOGRAPHY </w:instrText>
      </w:r>
      <w:r w:rsidRPr="00C954C0">
        <w:rPr>
          <w:sz w:val="20"/>
          <w:szCs w:val="20"/>
          <w:lang w:val="en-IE"/>
        </w:rPr>
        <w:fldChar w:fldCharType="separate"/>
      </w:r>
      <w:r w:rsidRPr="00C954C0">
        <w:rPr>
          <w:sz w:val="20"/>
          <w:szCs w:val="20"/>
          <w:lang w:val="en-IE"/>
        </w:rPr>
        <w:t xml:space="preserve">Kilduff, M. (2006). Editor’s Comments: Publishing Theory. </w:t>
      </w:r>
      <w:r w:rsidRPr="00C954C0">
        <w:rPr>
          <w:i/>
          <w:sz w:val="20"/>
          <w:szCs w:val="20"/>
          <w:lang w:val="en-IE"/>
        </w:rPr>
        <w:t>The Academy of Management Review</w:t>
      </w:r>
      <w:r w:rsidRPr="00C954C0">
        <w:rPr>
          <w:sz w:val="20"/>
          <w:szCs w:val="20"/>
          <w:lang w:val="en-IE"/>
        </w:rPr>
        <w:t>, 31(2), 252–255.</w:t>
      </w:r>
    </w:p>
    <w:p w14:paraId="654E6404" w14:textId="77777777" w:rsidR="00105AC8" w:rsidRPr="00C954C0" w:rsidRDefault="00105AC8" w:rsidP="00105AC8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Parida, V., Oghazi, P., Gebauer, H., &amp; Baines, T. (2019). Digital servitization business models in ecosystems: A theory of the firm. </w:t>
      </w:r>
      <w:r w:rsidRPr="00C954C0">
        <w:rPr>
          <w:i/>
          <w:sz w:val="20"/>
          <w:szCs w:val="20"/>
          <w:lang w:val="en-IE"/>
        </w:rPr>
        <w:t>Journal of Business Research</w:t>
      </w:r>
      <w:r w:rsidRPr="00C954C0">
        <w:rPr>
          <w:sz w:val="20"/>
          <w:szCs w:val="20"/>
          <w:lang w:val="en-IE"/>
        </w:rPr>
        <w:t>, 104, 380–392. https://doi.org/10.1016/j.jbusres.2019.06.027</w:t>
      </w:r>
    </w:p>
    <w:p w14:paraId="0B5FE771" w14:textId="77777777" w:rsidR="00105AC8" w:rsidRPr="00C954C0" w:rsidRDefault="00105AC8" w:rsidP="00105AC8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&amp; Rajala, R. (2016). Theory and practice of value co-creation in B2B systems. </w:t>
      </w:r>
      <w:r w:rsidRPr="00C954C0">
        <w:rPr>
          <w:i/>
          <w:sz w:val="20"/>
          <w:szCs w:val="20"/>
          <w:lang w:val="en-IE"/>
        </w:rPr>
        <w:t>Industrial Marketing Management</w:t>
      </w:r>
      <w:r w:rsidRPr="00C954C0">
        <w:rPr>
          <w:sz w:val="20"/>
          <w:szCs w:val="20"/>
          <w:lang w:val="en-IE"/>
        </w:rPr>
        <w:t>, 56, 4–13. Scopus. https://doi.org/10.1016/j.indmarman.2016.05.027</w:t>
      </w:r>
    </w:p>
    <w:p w14:paraId="793E826F" w14:textId="77777777" w:rsidR="00105AC8" w:rsidRPr="00800ACA" w:rsidRDefault="00105AC8" w:rsidP="00105AC8">
      <w:pPr>
        <w:pStyle w:val="BodyText"/>
        <w:spacing w:before="0"/>
        <w:ind w:left="284" w:hanging="284"/>
        <w:rPr>
          <w:lang w:val="en-IE"/>
        </w:rPr>
      </w:pPr>
      <w:r w:rsidRPr="00C954C0">
        <w:rPr>
          <w:sz w:val="20"/>
          <w:szCs w:val="20"/>
          <w:lang w:val="en-IE"/>
        </w:rPr>
        <w:fldChar w:fldCharType="end"/>
      </w:r>
    </w:p>
    <w:p w14:paraId="74302810" w14:textId="22CF3D5F" w:rsidR="00E86FF5" w:rsidRPr="00105AC8" w:rsidRDefault="00E86FF5" w:rsidP="00105AC8"/>
    <w:sectPr w:rsidR="00E86FF5" w:rsidRPr="00105AC8" w:rsidSect="00473693">
      <w:pgSz w:w="11906" w:h="16838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42AE4E5" w14:textId="77777777" w:rsidR="007C24AC" w:rsidRDefault="007C24AC" w:rsidP="00373CCD">
      <w:pPr>
        <w:spacing w:after="0" w:line="240" w:lineRule="auto"/>
      </w:pPr>
      <w:r>
        <w:separator/>
      </w:r>
    </w:p>
  </w:endnote>
  <w:endnote w:type="continuationSeparator" w:id="0">
    <w:p w14:paraId="5970D21C" w14:textId="77777777" w:rsidR="007C24AC" w:rsidRDefault="007C24AC" w:rsidP="00373C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altName w:val="﷽﷽﷽﷽﷽﷽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A6057BC" w14:textId="77777777" w:rsidR="007C24AC" w:rsidRDefault="007C24AC" w:rsidP="00373CCD">
      <w:pPr>
        <w:spacing w:after="0" w:line="240" w:lineRule="auto"/>
      </w:pPr>
      <w:r>
        <w:separator/>
      </w:r>
    </w:p>
  </w:footnote>
  <w:footnote w:type="continuationSeparator" w:id="0">
    <w:p w14:paraId="384A979F" w14:textId="77777777" w:rsidR="007C24AC" w:rsidRDefault="007C24AC" w:rsidP="00373CC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B6523C67"/>
    <w:multiLevelType w:val="multilevel"/>
    <w:tmpl w:val="B406525A"/>
    <w:lvl w:ilvl="0">
      <w:start w:val="1"/>
      <w:numFmt w:val="decimal"/>
      <w:pStyle w:val="Level1"/>
      <w:lvlText w:val="%1.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Level2"/>
      <w:lvlText w:val="%1.%2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Level3"/>
      <w:lvlText w:val="%1.%2.%3"/>
      <w:lvlJc w:val="left"/>
      <w:pPr>
        <w:tabs>
          <w:tab w:val="num" w:pos="1702"/>
        </w:tabs>
        <w:ind w:left="1702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Level4"/>
      <w:lvlText w:val="(%4)"/>
      <w:lvlJc w:val="left"/>
      <w:pPr>
        <w:tabs>
          <w:tab w:val="num" w:pos="2411"/>
        </w:tabs>
        <w:ind w:left="241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lowerRoman"/>
      <w:pStyle w:val="Level5"/>
      <w:lvlText w:val="(%5)"/>
      <w:lvlJc w:val="left"/>
      <w:pPr>
        <w:tabs>
          <w:tab w:val="num" w:pos="3404"/>
        </w:tabs>
        <w:ind w:left="3404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decimal"/>
      <w:pStyle w:val="Level6"/>
      <w:lvlText w:val="(%6)"/>
      <w:lvlJc w:val="left"/>
      <w:pPr>
        <w:tabs>
          <w:tab w:val="num" w:pos="4255"/>
        </w:tabs>
        <w:ind w:left="4255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" w15:restartNumberingAfterBreak="0">
    <w:nsid w:val="1A833B93"/>
    <w:multiLevelType w:val="hybridMultilevel"/>
    <w:tmpl w:val="53624660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2F6ADB"/>
    <w:multiLevelType w:val="hybridMultilevel"/>
    <w:tmpl w:val="D1D6975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AA00F5"/>
    <w:multiLevelType w:val="multilevel"/>
    <w:tmpl w:val="AFCEFD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IE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625621339">
    <w:abstractNumId w:val="0"/>
  </w:num>
  <w:num w:numId="2" w16cid:durableId="1077171771">
    <w:abstractNumId w:val="3"/>
  </w:num>
  <w:num w:numId="3" w16cid:durableId="1565987302">
    <w:abstractNumId w:val="2"/>
  </w:num>
  <w:num w:numId="4" w16cid:durableId="685400239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removePersonalInformation/>
  <w:removeDateAndTime/>
  <w:hideSpellingErrors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en-IE" w:vendorID="64" w:dllVersion="6" w:nlCheck="1" w:checkStyle="1"/>
  <w:activeWritingStyle w:appName="MSWord" w:lang="es-ES_tradnl" w:vendorID="64" w:dllVersion="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IE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de-DE" w:vendorID="64" w:dllVersion="4096" w:nlCheck="1" w:checkStyle="0"/>
  <w:activeWritingStyle w:appName="MSWord" w:lang="en-IE" w:vendorID="64" w:dllVersion="4096" w:nlCheck="1" w:checkStyle="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3CCD"/>
    <w:rsid w:val="00006F08"/>
    <w:rsid w:val="000226E6"/>
    <w:rsid w:val="0002395A"/>
    <w:rsid w:val="00034468"/>
    <w:rsid w:val="00034B8D"/>
    <w:rsid w:val="000353C5"/>
    <w:rsid w:val="00035516"/>
    <w:rsid w:val="00041756"/>
    <w:rsid w:val="00050B3E"/>
    <w:rsid w:val="000527E7"/>
    <w:rsid w:val="00062E61"/>
    <w:rsid w:val="00063BA0"/>
    <w:rsid w:val="000651D7"/>
    <w:rsid w:val="0007115F"/>
    <w:rsid w:val="0007684A"/>
    <w:rsid w:val="00080035"/>
    <w:rsid w:val="00084518"/>
    <w:rsid w:val="000878BE"/>
    <w:rsid w:val="00093BEE"/>
    <w:rsid w:val="000A509C"/>
    <w:rsid w:val="000A654E"/>
    <w:rsid w:val="000B2E36"/>
    <w:rsid w:val="000C6EBC"/>
    <w:rsid w:val="000D1D8B"/>
    <w:rsid w:val="000D7077"/>
    <w:rsid w:val="000E0B9F"/>
    <w:rsid w:val="000E22FD"/>
    <w:rsid w:val="000E3C2A"/>
    <w:rsid w:val="00100896"/>
    <w:rsid w:val="00105AC8"/>
    <w:rsid w:val="00111E7B"/>
    <w:rsid w:val="00112151"/>
    <w:rsid w:val="00112CFB"/>
    <w:rsid w:val="001169E8"/>
    <w:rsid w:val="00120407"/>
    <w:rsid w:val="001303DA"/>
    <w:rsid w:val="001332B2"/>
    <w:rsid w:val="0013417D"/>
    <w:rsid w:val="001400BC"/>
    <w:rsid w:val="00143BDB"/>
    <w:rsid w:val="001512CB"/>
    <w:rsid w:val="00157DBA"/>
    <w:rsid w:val="00173E4F"/>
    <w:rsid w:val="001763C1"/>
    <w:rsid w:val="00181667"/>
    <w:rsid w:val="001852F4"/>
    <w:rsid w:val="00190681"/>
    <w:rsid w:val="00192E42"/>
    <w:rsid w:val="00193904"/>
    <w:rsid w:val="001B64DB"/>
    <w:rsid w:val="001C14B8"/>
    <w:rsid w:val="001C60BD"/>
    <w:rsid w:val="001D0FFA"/>
    <w:rsid w:val="001E11C4"/>
    <w:rsid w:val="001F190C"/>
    <w:rsid w:val="001F4304"/>
    <w:rsid w:val="0020469D"/>
    <w:rsid w:val="00217F58"/>
    <w:rsid w:val="00220024"/>
    <w:rsid w:val="002333AD"/>
    <w:rsid w:val="00252DF8"/>
    <w:rsid w:val="0025542E"/>
    <w:rsid w:val="0026075C"/>
    <w:rsid w:val="00263771"/>
    <w:rsid w:val="00264AAB"/>
    <w:rsid w:val="002651BF"/>
    <w:rsid w:val="00265A8D"/>
    <w:rsid w:val="00270B0C"/>
    <w:rsid w:val="00271A62"/>
    <w:rsid w:val="00277D10"/>
    <w:rsid w:val="00284051"/>
    <w:rsid w:val="00285FFB"/>
    <w:rsid w:val="00290C30"/>
    <w:rsid w:val="002951D2"/>
    <w:rsid w:val="00296861"/>
    <w:rsid w:val="00297121"/>
    <w:rsid w:val="002A3A81"/>
    <w:rsid w:val="002C0B91"/>
    <w:rsid w:val="002C23EA"/>
    <w:rsid w:val="002D199B"/>
    <w:rsid w:val="002D2CD8"/>
    <w:rsid w:val="002D69A4"/>
    <w:rsid w:val="002E1AF8"/>
    <w:rsid w:val="002E4CF9"/>
    <w:rsid w:val="002F0B16"/>
    <w:rsid w:val="002F34EF"/>
    <w:rsid w:val="002F3931"/>
    <w:rsid w:val="002F5D51"/>
    <w:rsid w:val="002F6E61"/>
    <w:rsid w:val="002F74C2"/>
    <w:rsid w:val="00301D0B"/>
    <w:rsid w:val="00306065"/>
    <w:rsid w:val="00307119"/>
    <w:rsid w:val="00310CA2"/>
    <w:rsid w:val="00316595"/>
    <w:rsid w:val="00323C2A"/>
    <w:rsid w:val="003349A6"/>
    <w:rsid w:val="00336AEC"/>
    <w:rsid w:val="00344EBD"/>
    <w:rsid w:val="00344FE7"/>
    <w:rsid w:val="00346D18"/>
    <w:rsid w:val="00347B4F"/>
    <w:rsid w:val="00355F12"/>
    <w:rsid w:val="003617FD"/>
    <w:rsid w:val="00361997"/>
    <w:rsid w:val="003635A1"/>
    <w:rsid w:val="00365618"/>
    <w:rsid w:val="00365B24"/>
    <w:rsid w:val="003665CA"/>
    <w:rsid w:val="00366AED"/>
    <w:rsid w:val="00373CCD"/>
    <w:rsid w:val="00380614"/>
    <w:rsid w:val="00383CD7"/>
    <w:rsid w:val="003845EE"/>
    <w:rsid w:val="003B08CD"/>
    <w:rsid w:val="003B320C"/>
    <w:rsid w:val="003B3396"/>
    <w:rsid w:val="003C109D"/>
    <w:rsid w:val="003C35FD"/>
    <w:rsid w:val="003C6756"/>
    <w:rsid w:val="003D683C"/>
    <w:rsid w:val="003E45C2"/>
    <w:rsid w:val="003E55ED"/>
    <w:rsid w:val="003F5C8D"/>
    <w:rsid w:val="003F7814"/>
    <w:rsid w:val="00401BE7"/>
    <w:rsid w:val="00402C6A"/>
    <w:rsid w:val="0040663E"/>
    <w:rsid w:val="00414789"/>
    <w:rsid w:val="00421849"/>
    <w:rsid w:val="00423D4B"/>
    <w:rsid w:val="0044427B"/>
    <w:rsid w:val="00446C06"/>
    <w:rsid w:val="004607FA"/>
    <w:rsid w:val="00463DE4"/>
    <w:rsid w:val="004658A3"/>
    <w:rsid w:val="00473693"/>
    <w:rsid w:val="00477A13"/>
    <w:rsid w:val="00483A5A"/>
    <w:rsid w:val="004842F2"/>
    <w:rsid w:val="00485917"/>
    <w:rsid w:val="00487AD1"/>
    <w:rsid w:val="00497B91"/>
    <w:rsid w:val="004A5076"/>
    <w:rsid w:val="004B5D6C"/>
    <w:rsid w:val="004B5D94"/>
    <w:rsid w:val="004B7F45"/>
    <w:rsid w:val="004C1C89"/>
    <w:rsid w:val="004C5143"/>
    <w:rsid w:val="004C5AE7"/>
    <w:rsid w:val="004C6F89"/>
    <w:rsid w:val="004D5CD0"/>
    <w:rsid w:val="004D7959"/>
    <w:rsid w:val="004E1B1A"/>
    <w:rsid w:val="004E7012"/>
    <w:rsid w:val="004F4C52"/>
    <w:rsid w:val="0051223D"/>
    <w:rsid w:val="00512D9D"/>
    <w:rsid w:val="00525C7E"/>
    <w:rsid w:val="005359F4"/>
    <w:rsid w:val="00537306"/>
    <w:rsid w:val="00543DE6"/>
    <w:rsid w:val="00547D6A"/>
    <w:rsid w:val="00547E8A"/>
    <w:rsid w:val="00552198"/>
    <w:rsid w:val="005575CC"/>
    <w:rsid w:val="0055790C"/>
    <w:rsid w:val="005726BE"/>
    <w:rsid w:val="00572AA6"/>
    <w:rsid w:val="00576C65"/>
    <w:rsid w:val="00583325"/>
    <w:rsid w:val="00585E77"/>
    <w:rsid w:val="00586B6D"/>
    <w:rsid w:val="00592549"/>
    <w:rsid w:val="005A4AA9"/>
    <w:rsid w:val="005A6685"/>
    <w:rsid w:val="005A73B6"/>
    <w:rsid w:val="005B0074"/>
    <w:rsid w:val="005B1B5D"/>
    <w:rsid w:val="005B2337"/>
    <w:rsid w:val="005B4F55"/>
    <w:rsid w:val="005C0AE6"/>
    <w:rsid w:val="005C6055"/>
    <w:rsid w:val="005D2B10"/>
    <w:rsid w:val="005E2ADF"/>
    <w:rsid w:val="005E3542"/>
    <w:rsid w:val="005E3A7D"/>
    <w:rsid w:val="005E41BC"/>
    <w:rsid w:val="005F37AC"/>
    <w:rsid w:val="005F5584"/>
    <w:rsid w:val="00616A7A"/>
    <w:rsid w:val="00627E2D"/>
    <w:rsid w:val="00633FDD"/>
    <w:rsid w:val="00644E8F"/>
    <w:rsid w:val="006478F8"/>
    <w:rsid w:val="00651B87"/>
    <w:rsid w:val="006528A7"/>
    <w:rsid w:val="00653889"/>
    <w:rsid w:val="00660960"/>
    <w:rsid w:val="00661053"/>
    <w:rsid w:val="00661B5A"/>
    <w:rsid w:val="00664497"/>
    <w:rsid w:val="006655D8"/>
    <w:rsid w:val="00676A93"/>
    <w:rsid w:val="00676B8E"/>
    <w:rsid w:val="00680594"/>
    <w:rsid w:val="00683671"/>
    <w:rsid w:val="00685C0E"/>
    <w:rsid w:val="00690F70"/>
    <w:rsid w:val="006B0A5E"/>
    <w:rsid w:val="006B0D7F"/>
    <w:rsid w:val="006B151B"/>
    <w:rsid w:val="006B5A0F"/>
    <w:rsid w:val="006C0D13"/>
    <w:rsid w:val="006C34AF"/>
    <w:rsid w:val="006D7A3D"/>
    <w:rsid w:val="006E05A0"/>
    <w:rsid w:val="006E2A5E"/>
    <w:rsid w:val="006F16C8"/>
    <w:rsid w:val="00701853"/>
    <w:rsid w:val="00715523"/>
    <w:rsid w:val="00722D7B"/>
    <w:rsid w:val="00724AF2"/>
    <w:rsid w:val="00730863"/>
    <w:rsid w:val="00731DEB"/>
    <w:rsid w:val="007439EE"/>
    <w:rsid w:val="0074487B"/>
    <w:rsid w:val="00746F05"/>
    <w:rsid w:val="00747076"/>
    <w:rsid w:val="0075002B"/>
    <w:rsid w:val="00752349"/>
    <w:rsid w:val="00755657"/>
    <w:rsid w:val="007607F3"/>
    <w:rsid w:val="0076318E"/>
    <w:rsid w:val="00772E4A"/>
    <w:rsid w:val="007740C7"/>
    <w:rsid w:val="0079362C"/>
    <w:rsid w:val="007A0252"/>
    <w:rsid w:val="007A4C75"/>
    <w:rsid w:val="007A5B57"/>
    <w:rsid w:val="007B7F84"/>
    <w:rsid w:val="007C24AC"/>
    <w:rsid w:val="007C2E24"/>
    <w:rsid w:val="007C5012"/>
    <w:rsid w:val="007E60E3"/>
    <w:rsid w:val="007F795D"/>
    <w:rsid w:val="00800ACA"/>
    <w:rsid w:val="00811373"/>
    <w:rsid w:val="008317CB"/>
    <w:rsid w:val="00845054"/>
    <w:rsid w:val="00853027"/>
    <w:rsid w:val="00853B0D"/>
    <w:rsid w:val="00862706"/>
    <w:rsid w:val="00863178"/>
    <w:rsid w:val="00863C14"/>
    <w:rsid w:val="00864EEB"/>
    <w:rsid w:val="008811EC"/>
    <w:rsid w:val="008866B3"/>
    <w:rsid w:val="008922DE"/>
    <w:rsid w:val="008979BB"/>
    <w:rsid w:val="008A1632"/>
    <w:rsid w:val="008A18B4"/>
    <w:rsid w:val="008A42C0"/>
    <w:rsid w:val="008B3164"/>
    <w:rsid w:val="008B5208"/>
    <w:rsid w:val="008B6756"/>
    <w:rsid w:val="008D705B"/>
    <w:rsid w:val="008D7B61"/>
    <w:rsid w:val="008E0CA9"/>
    <w:rsid w:val="008E59E3"/>
    <w:rsid w:val="008E5AFC"/>
    <w:rsid w:val="008E7F44"/>
    <w:rsid w:val="008F786D"/>
    <w:rsid w:val="00902057"/>
    <w:rsid w:val="00903803"/>
    <w:rsid w:val="0090624B"/>
    <w:rsid w:val="0091295E"/>
    <w:rsid w:val="00915165"/>
    <w:rsid w:val="00917AC7"/>
    <w:rsid w:val="00924930"/>
    <w:rsid w:val="009249F1"/>
    <w:rsid w:val="00933BB8"/>
    <w:rsid w:val="00934A48"/>
    <w:rsid w:val="00935F3D"/>
    <w:rsid w:val="0094301F"/>
    <w:rsid w:val="00943365"/>
    <w:rsid w:val="009462CB"/>
    <w:rsid w:val="00947236"/>
    <w:rsid w:val="00947864"/>
    <w:rsid w:val="00955EA1"/>
    <w:rsid w:val="00962634"/>
    <w:rsid w:val="00962EE7"/>
    <w:rsid w:val="00973813"/>
    <w:rsid w:val="00975225"/>
    <w:rsid w:val="009772C1"/>
    <w:rsid w:val="009969ED"/>
    <w:rsid w:val="009A7DCA"/>
    <w:rsid w:val="009B0EFE"/>
    <w:rsid w:val="009B44D7"/>
    <w:rsid w:val="009B6F99"/>
    <w:rsid w:val="009C5822"/>
    <w:rsid w:val="009D077B"/>
    <w:rsid w:val="009D3CCB"/>
    <w:rsid w:val="009D6F16"/>
    <w:rsid w:val="009E2C38"/>
    <w:rsid w:val="009E320B"/>
    <w:rsid w:val="009E339D"/>
    <w:rsid w:val="009F4A9E"/>
    <w:rsid w:val="00A172F6"/>
    <w:rsid w:val="00A24661"/>
    <w:rsid w:val="00A27698"/>
    <w:rsid w:val="00A30C99"/>
    <w:rsid w:val="00A33525"/>
    <w:rsid w:val="00A352D3"/>
    <w:rsid w:val="00A35D06"/>
    <w:rsid w:val="00A36302"/>
    <w:rsid w:val="00A37FFA"/>
    <w:rsid w:val="00A51265"/>
    <w:rsid w:val="00A57A04"/>
    <w:rsid w:val="00A62B24"/>
    <w:rsid w:val="00A703A3"/>
    <w:rsid w:val="00A70656"/>
    <w:rsid w:val="00A77171"/>
    <w:rsid w:val="00A804B8"/>
    <w:rsid w:val="00A81A6B"/>
    <w:rsid w:val="00A82C6C"/>
    <w:rsid w:val="00A84D58"/>
    <w:rsid w:val="00A8610B"/>
    <w:rsid w:val="00A92C19"/>
    <w:rsid w:val="00AA24CE"/>
    <w:rsid w:val="00AA4213"/>
    <w:rsid w:val="00AB30F1"/>
    <w:rsid w:val="00AB3C4B"/>
    <w:rsid w:val="00AB5B22"/>
    <w:rsid w:val="00AB6DC5"/>
    <w:rsid w:val="00AB7BE8"/>
    <w:rsid w:val="00AC090E"/>
    <w:rsid w:val="00AC0E2C"/>
    <w:rsid w:val="00AC3B2F"/>
    <w:rsid w:val="00AC49C8"/>
    <w:rsid w:val="00AD460D"/>
    <w:rsid w:val="00AD59B0"/>
    <w:rsid w:val="00AD6AFB"/>
    <w:rsid w:val="00AE3108"/>
    <w:rsid w:val="00AE40FD"/>
    <w:rsid w:val="00AE742E"/>
    <w:rsid w:val="00AF417B"/>
    <w:rsid w:val="00B03C38"/>
    <w:rsid w:val="00B10668"/>
    <w:rsid w:val="00B133BD"/>
    <w:rsid w:val="00B13487"/>
    <w:rsid w:val="00B178D9"/>
    <w:rsid w:val="00B22CEC"/>
    <w:rsid w:val="00B231A6"/>
    <w:rsid w:val="00B237AE"/>
    <w:rsid w:val="00B2623D"/>
    <w:rsid w:val="00B30AC1"/>
    <w:rsid w:val="00B339DA"/>
    <w:rsid w:val="00B33F9D"/>
    <w:rsid w:val="00B36367"/>
    <w:rsid w:val="00B5452A"/>
    <w:rsid w:val="00B564E7"/>
    <w:rsid w:val="00B60E2B"/>
    <w:rsid w:val="00B6599D"/>
    <w:rsid w:val="00B72810"/>
    <w:rsid w:val="00B8083F"/>
    <w:rsid w:val="00B8198D"/>
    <w:rsid w:val="00B92666"/>
    <w:rsid w:val="00B95DC5"/>
    <w:rsid w:val="00BA17E8"/>
    <w:rsid w:val="00BB08F2"/>
    <w:rsid w:val="00BB2DFB"/>
    <w:rsid w:val="00BB359E"/>
    <w:rsid w:val="00BB6AD2"/>
    <w:rsid w:val="00BB7F69"/>
    <w:rsid w:val="00BC4691"/>
    <w:rsid w:val="00BC7EBC"/>
    <w:rsid w:val="00BE045E"/>
    <w:rsid w:val="00BE0FEE"/>
    <w:rsid w:val="00BE3C05"/>
    <w:rsid w:val="00BE5B5E"/>
    <w:rsid w:val="00BE5E04"/>
    <w:rsid w:val="00BF1FD2"/>
    <w:rsid w:val="00BF2FEC"/>
    <w:rsid w:val="00C000F6"/>
    <w:rsid w:val="00C001F0"/>
    <w:rsid w:val="00C023F1"/>
    <w:rsid w:val="00C07052"/>
    <w:rsid w:val="00C07792"/>
    <w:rsid w:val="00C1026D"/>
    <w:rsid w:val="00C11B25"/>
    <w:rsid w:val="00C11B67"/>
    <w:rsid w:val="00C12694"/>
    <w:rsid w:val="00C15117"/>
    <w:rsid w:val="00C3450E"/>
    <w:rsid w:val="00C365F0"/>
    <w:rsid w:val="00C417BF"/>
    <w:rsid w:val="00C41856"/>
    <w:rsid w:val="00C44BE7"/>
    <w:rsid w:val="00C5115E"/>
    <w:rsid w:val="00C52D85"/>
    <w:rsid w:val="00C55E3A"/>
    <w:rsid w:val="00C57062"/>
    <w:rsid w:val="00C65B99"/>
    <w:rsid w:val="00C6636F"/>
    <w:rsid w:val="00C664C1"/>
    <w:rsid w:val="00C818E3"/>
    <w:rsid w:val="00C91FE1"/>
    <w:rsid w:val="00C954C0"/>
    <w:rsid w:val="00CA1A91"/>
    <w:rsid w:val="00CA41B7"/>
    <w:rsid w:val="00CA4C69"/>
    <w:rsid w:val="00CA4E6B"/>
    <w:rsid w:val="00CB0AC9"/>
    <w:rsid w:val="00CB6CED"/>
    <w:rsid w:val="00CC53A4"/>
    <w:rsid w:val="00CD1AFA"/>
    <w:rsid w:val="00CE323B"/>
    <w:rsid w:val="00CF0905"/>
    <w:rsid w:val="00CF2094"/>
    <w:rsid w:val="00D0629B"/>
    <w:rsid w:val="00D12F3B"/>
    <w:rsid w:val="00D1631F"/>
    <w:rsid w:val="00D165DB"/>
    <w:rsid w:val="00D16947"/>
    <w:rsid w:val="00D2010B"/>
    <w:rsid w:val="00D23EB2"/>
    <w:rsid w:val="00D37F8E"/>
    <w:rsid w:val="00D41465"/>
    <w:rsid w:val="00D44C30"/>
    <w:rsid w:val="00D50919"/>
    <w:rsid w:val="00D51741"/>
    <w:rsid w:val="00D55623"/>
    <w:rsid w:val="00D60249"/>
    <w:rsid w:val="00D723C2"/>
    <w:rsid w:val="00D76FFD"/>
    <w:rsid w:val="00D809D2"/>
    <w:rsid w:val="00D86AA2"/>
    <w:rsid w:val="00D93493"/>
    <w:rsid w:val="00D944B1"/>
    <w:rsid w:val="00D976B3"/>
    <w:rsid w:val="00DA447F"/>
    <w:rsid w:val="00DA5F9F"/>
    <w:rsid w:val="00DC5BD5"/>
    <w:rsid w:val="00DD7C39"/>
    <w:rsid w:val="00DE06C4"/>
    <w:rsid w:val="00DE5793"/>
    <w:rsid w:val="00DF285D"/>
    <w:rsid w:val="00DF7966"/>
    <w:rsid w:val="00E06291"/>
    <w:rsid w:val="00E2520B"/>
    <w:rsid w:val="00E30C9D"/>
    <w:rsid w:val="00E4208E"/>
    <w:rsid w:val="00E53570"/>
    <w:rsid w:val="00E54815"/>
    <w:rsid w:val="00E60155"/>
    <w:rsid w:val="00E668ED"/>
    <w:rsid w:val="00E738E3"/>
    <w:rsid w:val="00E73ADE"/>
    <w:rsid w:val="00E86FF5"/>
    <w:rsid w:val="00E9002B"/>
    <w:rsid w:val="00E90319"/>
    <w:rsid w:val="00E91EE3"/>
    <w:rsid w:val="00E91EF6"/>
    <w:rsid w:val="00E95BB7"/>
    <w:rsid w:val="00EA15B9"/>
    <w:rsid w:val="00EA45CB"/>
    <w:rsid w:val="00EA6811"/>
    <w:rsid w:val="00EB28D4"/>
    <w:rsid w:val="00EB63C3"/>
    <w:rsid w:val="00EC24AC"/>
    <w:rsid w:val="00EC35BD"/>
    <w:rsid w:val="00ED27E1"/>
    <w:rsid w:val="00EE5174"/>
    <w:rsid w:val="00EF12F8"/>
    <w:rsid w:val="00EF3AA0"/>
    <w:rsid w:val="00EF4AA5"/>
    <w:rsid w:val="00EF4F78"/>
    <w:rsid w:val="00F00195"/>
    <w:rsid w:val="00F00876"/>
    <w:rsid w:val="00F00A84"/>
    <w:rsid w:val="00F02206"/>
    <w:rsid w:val="00F07C27"/>
    <w:rsid w:val="00F14E7E"/>
    <w:rsid w:val="00F16E36"/>
    <w:rsid w:val="00F17C86"/>
    <w:rsid w:val="00F20B15"/>
    <w:rsid w:val="00F3493C"/>
    <w:rsid w:val="00F34E2C"/>
    <w:rsid w:val="00F3603E"/>
    <w:rsid w:val="00F42F78"/>
    <w:rsid w:val="00F44920"/>
    <w:rsid w:val="00F462A0"/>
    <w:rsid w:val="00F51C14"/>
    <w:rsid w:val="00F52CC5"/>
    <w:rsid w:val="00F65811"/>
    <w:rsid w:val="00F66963"/>
    <w:rsid w:val="00F7340E"/>
    <w:rsid w:val="00F73A61"/>
    <w:rsid w:val="00F81444"/>
    <w:rsid w:val="00F81945"/>
    <w:rsid w:val="00F9514C"/>
    <w:rsid w:val="00FA4BE5"/>
    <w:rsid w:val="00FB33E9"/>
    <w:rsid w:val="00FB5E78"/>
    <w:rsid w:val="00FB7AC4"/>
    <w:rsid w:val="00FC7EBB"/>
    <w:rsid w:val="00FD57CE"/>
    <w:rsid w:val="00FD69BA"/>
    <w:rsid w:val="00FD6A49"/>
    <w:rsid w:val="00FE085C"/>
    <w:rsid w:val="00FE28BD"/>
    <w:rsid w:val="00FE59F5"/>
    <w:rsid w:val="00FF400B"/>
    <w:rsid w:val="00FF4473"/>
    <w:rsid w:val="00FF5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;"/>
  <w14:docId w14:val="030734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3CCB"/>
  </w:style>
  <w:style w:type="paragraph" w:styleId="Heading1">
    <w:name w:val="heading 1"/>
    <w:basedOn w:val="Normal"/>
    <w:next w:val="Normal"/>
    <w:link w:val="Heading1Char"/>
    <w:uiPriority w:val="9"/>
    <w:qFormat/>
    <w:rsid w:val="003665C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23E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1400BC"/>
    <w:pPr>
      <w:keepNext/>
      <w:spacing w:before="240" w:after="60" w:line="240" w:lineRule="auto"/>
      <w:outlineLvl w:val="2"/>
    </w:pPr>
    <w:rPr>
      <w:rFonts w:ascii="Arial" w:eastAsia="Times" w:hAnsi="Arial" w:cs="Arial"/>
      <w:b/>
      <w:bCs/>
      <w:sz w:val="26"/>
      <w:szCs w:val="2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3C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3CC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73CCD"/>
  </w:style>
  <w:style w:type="paragraph" w:styleId="Footer">
    <w:name w:val="footer"/>
    <w:basedOn w:val="Normal"/>
    <w:link w:val="FooterChar"/>
    <w:uiPriority w:val="99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3CCD"/>
  </w:style>
  <w:style w:type="paragraph" w:styleId="Title">
    <w:name w:val="Title"/>
    <w:basedOn w:val="Normal"/>
    <w:next w:val="Normal"/>
    <w:link w:val="TitleChar"/>
    <w:uiPriority w:val="10"/>
    <w:qFormat/>
    <w:rsid w:val="003665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665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3665C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23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2C23EA"/>
    <w:pPr>
      <w:spacing w:after="0" w:line="240" w:lineRule="auto"/>
    </w:pPr>
  </w:style>
  <w:style w:type="paragraph" w:customStyle="1" w:styleId="StyleJustified">
    <w:name w:val="Style Justified"/>
    <w:basedOn w:val="Normal"/>
    <w:rsid w:val="002C23EA"/>
    <w:pPr>
      <w:spacing w:after="0" w:line="240" w:lineRule="auto"/>
      <w:jc w:val="both"/>
    </w:pPr>
    <w:rPr>
      <w:rFonts w:ascii="Times" w:eastAsia="Times New Roman" w:hAnsi="Times" w:cs="Times New Roman"/>
      <w:szCs w:val="20"/>
      <w:lang w:val="en-US"/>
    </w:rPr>
  </w:style>
  <w:style w:type="paragraph" w:styleId="NormalWeb">
    <w:name w:val="Normal (Web)"/>
    <w:basedOn w:val="Normal"/>
    <w:uiPriority w:val="99"/>
    <w:rsid w:val="001D0FF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noteText">
    <w:name w:val="footnote text"/>
    <w:basedOn w:val="Normal"/>
    <w:link w:val="FootnoteTextChar"/>
    <w:uiPriority w:val="99"/>
    <w:rsid w:val="001D0FFA"/>
    <w:pPr>
      <w:spacing w:after="0" w:line="240" w:lineRule="auto"/>
    </w:pPr>
    <w:rPr>
      <w:rFonts w:ascii="Times" w:eastAsia="Times" w:hAnsi="Times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D0FFA"/>
    <w:rPr>
      <w:rFonts w:ascii="Times" w:eastAsia="Times" w:hAnsi="Times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rsid w:val="001D0FFA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E40FD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rsid w:val="001400BC"/>
    <w:rPr>
      <w:rFonts w:ascii="Arial" w:eastAsia="Times" w:hAnsi="Arial" w:cs="Arial"/>
      <w:b/>
      <w:bCs/>
      <w:sz w:val="26"/>
      <w:szCs w:val="26"/>
      <w:lang w:val="en-US"/>
    </w:rPr>
  </w:style>
  <w:style w:type="character" w:styleId="Strong">
    <w:name w:val="Strong"/>
    <w:basedOn w:val="DefaultParagraphFont"/>
    <w:qFormat/>
    <w:rsid w:val="001400BC"/>
    <w:rPr>
      <w:b/>
      <w:bCs/>
    </w:rPr>
  </w:style>
  <w:style w:type="character" w:customStyle="1" w:styleId="E-MailFormatvorlage34">
    <w:name w:val="E-MailFormatvorlage34"/>
    <w:basedOn w:val="DefaultParagraphFont"/>
    <w:semiHidden/>
    <w:rsid w:val="001400BC"/>
    <w:rPr>
      <w:rFonts w:ascii="Calibri" w:hAnsi="Calibri"/>
      <w:b w:val="0"/>
      <w:bCs w:val="0"/>
      <w:i w:val="0"/>
      <w:iCs w:val="0"/>
      <w:strike w:val="0"/>
      <w:color w:val="auto"/>
      <w:sz w:val="20"/>
      <w:szCs w:val="20"/>
      <w:u w:val="none"/>
    </w:rPr>
  </w:style>
  <w:style w:type="character" w:customStyle="1" w:styleId="normal1">
    <w:name w:val="normal1"/>
    <w:basedOn w:val="DefaultParagraphFont"/>
    <w:rsid w:val="00E91EE3"/>
    <w:rPr>
      <w:rFonts w:ascii="Arial" w:hAnsi="Arial" w:cs="Arial" w:hint="default"/>
      <w:i w:val="0"/>
      <w:iCs w:val="0"/>
      <w:spacing w:val="240"/>
      <w:sz w:val="16"/>
      <w:szCs w:val="16"/>
    </w:rPr>
  </w:style>
  <w:style w:type="paragraph" w:customStyle="1" w:styleId="Default">
    <w:name w:val="Default"/>
    <w:rsid w:val="00E91EE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552198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GB"/>
    </w:rPr>
  </w:style>
  <w:style w:type="paragraph" w:styleId="BodyText">
    <w:name w:val="Body Text"/>
    <w:basedOn w:val="Normal"/>
    <w:link w:val="BodyTextChar"/>
    <w:semiHidden/>
    <w:rsid w:val="00034468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BodyTextChar">
    <w:name w:val="Body Text Char"/>
    <w:basedOn w:val="DefaultParagraphFont"/>
    <w:link w:val="BodyText"/>
    <w:semiHidden/>
    <w:rsid w:val="00034468"/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Affiliation">
    <w:name w:val="Affiliation"/>
    <w:basedOn w:val="Normal"/>
    <w:uiPriority w:val="99"/>
    <w:rsid w:val="00034468"/>
    <w:pPr>
      <w:spacing w:after="240" w:line="280" w:lineRule="exact"/>
      <w:jc w:val="center"/>
    </w:pPr>
    <w:rPr>
      <w:rFonts w:ascii="Times New Roman" w:eastAsia="Times New Roman" w:hAnsi="Times New Roman" w:cs="Times New Roman"/>
      <w:sz w:val="20"/>
      <w:szCs w:val="20"/>
      <w:lang w:val="en-IE"/>
    </w:rPr>
  </w:style>
  <w:style w:type="paragraph" w:styleId="TOC1">
    <w:name w:val="toc 1"/>
    <w:basedOn w:val="Normal"/>
    <w:next w:val="Normal"/>
    <w:autoRedefine/>
    <w:uiPriority w:val="39"/>
    <w:unhideWhenUsed/>
    <w:rsid w:val="001303D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303DA"/>
    <w:pPr>
      <w:spacing w:after="100"/>
      <w:ind w:left="220"/>
    </w:pPr>
  </w:style>
  <w:style w:type="character" w:styleId="CommentReference">
    <w:name w:val="annotation reference"/>
    <w:basedOn w:val="DefaultParagraphFont"/>
    <w:uiPriority w:val="99"/>
    <w:semiHidden/>
    <w:unhideWhenUsed/>
    <w:rsid w:val="0026075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6075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6075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075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075C"/>
    <w:rPr>
      <w:b/>
      <w:bCs/>
      <w:sz w:val="20"/>
      <w:szCs w:val="20"/>
    </w:rPr>
  </w:style>
  <w:style w:type="paragraph" w:customStyle="1" w:styleId="Level1">
    <w:name w:val="Level 1"/>
    <w:aliases w:val="l1"/>
    <w:basedOn w:val="Normal"/>
    <w:qFormat/>
    <w:rsid w:val="00D0629B"/>
    <w:pPr>
      <w:numPr>
        <w:numId w:val="1"/>
      </w:numPr>
      <w:adjustRightInd w:val="0"/>
      <w:spacing w:after="240" w:line="240" w:lineRule="auto"/>
      <w:jc w:val="both"/>
      <w:outlineLvl w:val="0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2">
    <w:name w:val="Level 2"/>
    <w:aliases w:val="l2"/>
    <w:basedOn w:val="Normal"/>
    <w:qFormat/>
    <w:rsid w:val="00D0629B"/>
    <w:pPr>
      <w:numPr>
        <w:ilvl w:val="1"/>
        <w:numId w:val="1"/>
      </w:numPr>
      <w:adjustRightInd w:val="0"/>
      <w:spacing w:after="240" w:line="240" w:lineRule="auto"/>
      <w:jc w:val="both"/>
      <w:outlineLvl w:val="1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3">
    <w:name w:val="Level 3"/>
    <w:aliases w:val="l3"/>
    <w:basedOn w:val="Normal"/>
    <w:qFormat/>
    <w:rsid w:val="00D0629B"/>
    <w:pPr>
      <w:numPr>
        <w:ilvl w:val="2"/>
        <w:numId w:val="1"/>
      </w:numPr>
      <w:adjustRightInd w:val="0"/>
      <w:spacing w:after="240" w:line="240" w:lineRule="auto"/>
      <w:jc w:val="both"/>
      <w:outlineLvl w:val="2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4">
    <w:name w:val="Level 4"/>
    <w:basedOn w:val="Normal"/>
    <w:qFormat/>
    <w:rsid w:val="00D0629B"/>
    <w:pPr>
      <w:numPr>
        <w:ilvl w:val="3"/>
        <w:numId w:val="1"/>
      </w:numPr>
      <w:tabs>
        <w:tab w:val="clear" w:pos="2411"/>
        <w:tab w:val="num" w:pos="2553"/>
      </w:tabs>
      <w:adjustRightInd w:val="0"/>
      <w:spacing w:after="240" w:line="240" w:lineRule="auto"/>
      <w:ind w:left="2553"/>
      <w:jc w:val="both"/>
      <w:outlineLvl w:val="3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5">
    <w:name w:val="Level 5"/>
    <w:aliases w:val="l5"/>
    <w:basedOn w:val="Normal"/>
    <w:qFormat/>
    <w:rsid w:val="00D0629B"/>
    <w:pPr>
      <w:numPr>
        <w:ilvl w:val="4"/>
        <w:numId w:val="1"/>
      </w:numPr>
      <w:adjustRightInd w:val="0"/>
      <w:spacing w:after="240" w:line="240" w:lineRule="auto"/>
      <w:jc w:val="both"/>
      <w:outlineLvl w:val="4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6">
    <w:name w:val="Level 6"/>
    <w:basedOn w:val="Normal"/>
    <w:rsid w:val="00D0629B"/>
    <w:pPr>
      <w:numPr>
        <w:ilvl w:val="5"/>
        <w:numId w:val="1"/>
      </w:numPr>
      <w:adjustRightInd w:val="0"/>
      <w:spacing w:after="240" w:line="240" w:lineRule="auto"/>
      <w:jc w:val="both"/>
      <w:outlineLvl w:val="5"/>
    </w:pPr>
    <w:rPr>
      <w:rFonts w:ascii="Arial" w:eastAsia="Arial" w:hAnsi="Arial" w:cs="Arial"/>
      <w:sz w:val="20"/>
      <w:szCs w:val="20"/>
      <w:lang w:val="en-GB" w:eastAsia="en-GB"/>
    </w:rPr>
  </w:style>
  <w:style w:type="table" w:customStyle="1" w:styleId="TableGrid1">
    <w:name w:val="Table Grid1"/>
    <w:basedOn w:val="TableNormal"/>
    <w:next w:val="TableGrid"/>
    <w:uiPriority w:val="59"/>
    <w:rsid w:val="00D0629B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D062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autoRedefine/>
    <w:uiPriority w:val="39"/>
    <w:unhideWhenUsed/>
    <w:rsid w:val="00CA41B7"/>
    <w:pPr>
      <w:spacing w:after="100"/>
      <w:ind w:left="44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D7A3D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C954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18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07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2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33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94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3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8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5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2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2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18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4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4266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567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1466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80378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35560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038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4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54</Words>
  <Characters>4304</Characters>
  <Application>Microsoft Office Word</Application>
  <DocSecurity>0</DocSecurity>
  <Lines>35</Lines>
  <Paragraphs>10</Paragraphs>
  <ScaleCrop>false</ScaleCrop>
  <Company/>
  <LinksUpToDate>false</LinksUpToDate>
  <CharactersWithSpaces>5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6-06-01T07:56:00Z</dcterms:created>
  <dcterms:modified xsi:type="dcterms:W3CDTF">2026-06-01T0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3001e47-0b6a-486c-9131-e27a6344c2f0</vt:lpwstr>
  </property>
  <property fmtid="{D5CDD505-2E9C-101B-9397-08002B2CF9AE}" pid="3" name="MSIP_Label_17143187-43b4-4da0-9bab-3634499712cf_Enabled">
    <vt:lpwstr>true</vt:lpwstr>
  </property>
  <property fmtid="{D5CDD505-2E9C-101B-9397-08002B2CF9AE}" pid="4" name="MSIP_Label_17143187-43b4-4da0-9bab-3634499712cf_SetDate">
    <vt:lpwstr>2026-06-01T07:56:05Z</vt:lpwstr>
  </property>
  <property fmtid="{D5CDD505-2E9C-101B-9397-08002B2CF9AE}" pid="5" name="MSIP_Label_17143187-43b4-4da0-9bab-3634499712cf_Method">
    <vt:lpwstr>Privileged</vt:lpwstr>
  </property>
  <property fmtid="{D5CDD505-2E9C-101B-9397-08002B2CF9AE}" pid="6" name="MSIP_Label_17143187-43b4-4da0-9bab-3634499712cf_Name">
    <vt:lpwstr>a255388a-1198-4d62-8934-ab5656e41189</vt:lpwstr>
  </property>
  <property fmtid="{D5CDD505-2E9C-101B-9397-08002B2CF9AE}" pid="7" name="MSIP_Label_17143187-43b4-4da0-9bab-3634499712cf_SiteId">
    <vt:lpwstr>f0c6a041-90a2-4a87-8c82-4c8c17312ba2</vt:lpwstr>
  </property>
  <property fmtid="{D5CDD505-2E9C-101B-9397-08002B2CF9AE}" pid="8" name="MSIP_Label_17143187-43b4-4da0-9bab-3634499712cf_ActionId">
    <vt:lpwstr>aeff6ade-e363-4b7a-a1f7-f259bf55e38d</vt:lpwstr>
  </property>
  <property fmtid="{D5CDD505-2E9C-101B-9397-08002B2CF9AE}" pid="9" name="MSIP_Label_17143187-43b4-4da0-9bab-3634499712cf_ContentBits">
    <vt:lpwstr>0</vt:lpwstr>
  </property>
  <property fmtid="{D5CDD505-2E9C-101B-9397-08002B2CF9AE}" pid="10" name="MSIP_Label_17143187-43b4-4da0-9bab-3634499712cf_Tag">
    <vt:lpwstr>10, 0, 1, 1</vt:lpwstr>
  </property>
</Properties>
</file>